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B5CC95" w14:textId="4D56A64A" w:rsidR="00DE1E7B" w:rsidRDefault="004F0A51" w:rsidP="00DE1E7B">
      <w:pPr>
        <w:jc w:val="center"/>
        <w:rPr>
          <w:b/>
          <w:bCs/>
          <w:noProof/>
          <w:sz w:val="28"/>
          <w:lang w:eastAsia="ja-JP"/>
        </w:rPr>
      </w:pPr>
      <w:r w:rsidRPr="00F93F3B">
        <w:rPr>
          <w:b/>
          <w:bCs/>
          <w:sz w:val="28"/>
        </w:rPr>
        <w:t>TRƯỜNG ĐẠI HỌC AN GIANG</w:t>
      </w:r>
      <w:r w:rsidRPr="00F93F3B">
        <w:rPr>
          <w:b/>
          <w:bCs/>
          <w:sz w:val="28"/>
        </w:rPr>
        <w:br/>
        <w:t>KHOA CÔNG NGHỆ</w:t>
      </w:r>
      <w:r w:rsidR="00B74E97">
        <w:rPr>
          <w:b/>
          <w:bCs/>
          <w:sz w:val="28"/>
        </w:rPr>
        <w:t xml:space="preserve"> THÔNG TIN</w:t>
      </w:r>
    </w:p>
    <w:p w14:paraId="3808E830" w14:textId="29165489" w:rsidR="004F0A51" w:rsidRPr="00F93F3B" w:rsidRDefault="007A661C" w:rsidP="004026EB">
      <w:pPr>
        <w:jc w:val="center"/>
        <w:rPr>
          <w:b/>
          <w:bCs/>
          <w:sz w:val="28"/>
        </w:rPr>
      </w:pPr>
      <w:r>
        <w:rPr>
          <w:b/>
          <w:bCs/>
          <w:noProof/>
          <w:sz w:val="28"/>
          <w:lang w:eastAsia="ja-JP"/>
        </w:rPr>
        <w:drawing>
          <wp:inline distT="0" distB="0" distL="0" distR="0" wp14:anchorId="3CBCB3CD" wp14:editId="26D52A72">
            <wp:extent cx="2809782" cy="21613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74B84D8C" wp14:editId="0A86908D">
            <wp:extent cx="1863478" cy="1863478"/>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3C0498CC" w14:textId="77777777" w:rsidR="004F0A51" w:rsidRPr="00F93F3B" w:rsidRDefault="004F0A51" w:rsidP="004026EB">
      <w:pPr>
        <w:jc w:val="center"/>
        <w:rPr>
          <w:b/>
          <w:bCs/>
        </w:rPr>
      </w:pPr>
    </w:p>
    <w:p w14:paraId="79E3F947" w14:textId="1D3D79CE" w:rsidR="004F0A51" w:rsidRPr="007A661C" w:rsidRDefault="007A661C" w:rsidP="004026EB">
      <w:pPr>
        <w:jc w:val="center"/>
        <w:rPr>
          <w:b/>
          <w:bCs/>
          <w:sz w:val="28"/>
        </w:rPr>
      </w:pPr>
      <w:r>
        <w:rPr>
          <w:b/>
          <w:bCs/>
          <w:sz w:val="28"/>
        </w:rPr>
        <w:t>ĐỒ ÁN</w:t>
      </w:r>
      <w:r w:rsidR="005B5D46">
        <w:rPr>
          <w:b/>
          <w:bCs/>
          <w:sz w:val="28"/>
        </w:rPr>
        <w:t xml:space="preserve"> </w:t>
      </w:r>
    </w:p>
    <w:p w14:paraId="387F8A53" w14:textId="039D524C" w:rsidR="007A661C" w:rsidRPr="006C4182" w:rsidRDefault="00B02247" w:rsidP="004026EB">
      <w:pPr>
        <w:jc w:val="center"/>
        <w:rPr>
          <w:b/>
          <w:bCs/>
          <w:sz w:val="28"/>
        </w:rPr>
      </w:pPr>
      <w:r w:rsidRPr="006C4182">
        <w:rPr>
          <w:b/>
          <w:bCs/>
          <w:sz w:val="28"/>
        </w:rPr>
        <w:t>QUẢN LÝ DỰ ÁN PHẦN MỀM</w:t>
      </w:r>
    </w:p>
    <w:p w14:paraId="429E5931" w14:textId="77777777" w:rsidR="00B02247" w:rsidRDefault="00B02247" w:rsidP="004026EB">
      <w:pPr>
        <w:jc w:val="center"/>
        <w:rPr>
          <w:b/>
          <w:bCs/>
          <w:sz w:val="40"/>
          <w:szCs w:val="40"/>
        </w:rPr>
      </w:pPr>
      <w:r>
        <w:rPr>
          <w:b/>
          <w:bCs/>
          <w:sz w:val="40"/>
          <w:szCs w:val="40"/>
        </w:rPr>
        <w:t>SOCIAL E-COMMERCE HUB</w:t>
      </w:r>
    </w:p>
    <w:p w14:paraId="63A497D8" w14:textId="77BD1CBD" w:rsidR="005B5D46" w:rsidRDefault="00B02247" w:rsidP="004026EB">
      <w:pPr>
        <w:jc w:val="center"/>
        <w:rPr>
          <w:b/>
          <w:bCs/>
        </w:rPr>
      </w:pPr>
      <w:r>
        <w:rPr>
          <w:b/>
          <w:bCs/>
          <w:sz w:val="40"/>
          <w:szCs w:val="40"/>
        </w:rPr>
        <w:t>WEBSITE TRUNG TÂM THƯƠNG MẠI ĐIỆN TỬ XÃ HỘI</w:t>
      </w:r>
      <w:r w:rsidR="004F0A51" w:rsidRPr="00F93F3B">
        <w:rPr>
          <w:b/>
          <w:bCs/>
        </w:rPr>
        <w:br/>
      </w:r>
    </w:p>
    <w:p w14:paraId="39DF0A9C" w14:textId="233F9687" w:rsidR="004F0A51" w:rsidRPr="00F93F3B" w:rsidRDefault="004F0A51" w:rsidP="004026EB">
      <w:pPr>
        <w:jc w:val="center"/>
        <w:rPr>
          <w:b/>
          <w:bCs/>
        </w:rPr>
      </w:pPr>
    </w:p>
    <w:p w14:paraId="3CA6D937" w14:textId="75A9542C" w:rsidR="004F0A51" w:rsidRPr="00F93F3B" w:rsidRDefault="004F0A51" w:rsidP="004026EB">
      <w:pPr>
        <w:jc w:val="center"/>
        <w:rPr>
          <w:b/>
          <w:bCs/>
          <w:sz w:val="28"/>
        </w:rPr>
      </w:pPr>
      <w:r w:rsidRPr="00F93F3B">
        <w:rPr>
          <w:b/>
          <w:bCs/>
          <w:sz w:val="28"/>
        </w:rPr>
        <w:br/>
        <w:t>HỌ TÊN SINH VIÊN</w:t>
      </w:r>
    </w:p>
    <w:p w14:paraId="6B20D1BD" w14:textId="77777777" w:rsidR="00B02247" w:rsidRPr="00355909" w:rsidRDefault="00732E0F" w:rsidP="00B02247">
      <w:pPr>
        <w:jc w:val="center"/>
        <w:rPr>
          <w:b/>
          <w:bCs/>
          <w:sz w:val="28"/>
        </w:rPr>
      </w:pPr>
      <w:r w:rsidRPr="00355909">
        <w:rPr>
          <w:b/>
          <w:bCs/>
          <w:sz w:val="28"/>
        </w:rPr>
        <w:t>DTH225650 -</w:t>
      </w:r>
      <w:r w:rsidR="004F0A51" w:rsidRPr="00355909">
        <w:rPr>
          <w:b/>
          <w:bCs/>
          <w:sz w:val="28"/>
        </w:rPr>
        <w:t xml:space="preserve"> Huỳnh Qu</w:t>
      </w:r>
      <w:r w:rsidR="00B02247" w:rsidRPr="00355909">
        <w:rPr>
          <w:b/>
          <w:bCs/>
          <w:sz w:val="28"/>
        </w:rPr>
        <w:t>ốc Huy</w:t>
      </w:r>
    </w:p>
    <w:p w14:paraId="55430792" w14:textId="6CBD3D31" w:rsidR="00B02247" w:rsidRPr="00355909" w:rsidRDefault="00B02247" w:rsidP="00B02247">
      <w:pPr>
        <w:rPr>
          <w:b/>
          <w:bCs/>
          <w:sz w:val="28"/>
        </w:rPr>
      </w:pPr>
      <w:r w:rsidRPr="00355909">
        <w:rPr>
          <w:b/>
          <w:bCs/>
          <w:sz w:val="28"/>
        </w:rPr>
        <w:t xml:space="preserve">                                     DTH225634 - Phan Chí Hải</w:t>
      </w:r>
    </w:p>
    <w:p w14:paraId="1A9BAB39" w14:textId="06E8D3E1" w:rsidR="00B02247" w:rsidRPr="00355909" w:rsidRDefault="00B02247" w:rsidP="00B02247">
      <w:pPr>
        <w:jc w:val="center"/>
        <w:rPr>
          <w:b/>
          <w:bCs/>
          <w:sz w:val="28"/>
        </w:rPr>
      </w:pPr>
      <w:r w:rsidRPr="00355909">
        <w:rPr>
          <w:b/>
          <w:bCs/>
          <w:sz w:val="28"/>
        </w:rPr>
        <w:t xml:space="preserve">        DTH225647 - Bùi Nguyễn Minh Huy</w:t>
      </w:r>
    </w:p>
    <w:p w14:paraId="7238A746" w14:textId="0B87791A" w:rsidR="00B02247" w:rsidRPr="00355909" w:rsidRDefault="00B02247" w:rsidP="00B02247">
      <w:pPr>
        <w:jc w:val="center"/>
        <w:rPr>
          <w:b/>
          <w:bCs/>
          <w:sz w:val="28"/>
        </w:rPr>
      </w:pPr>
      <w:r w:rsidRPr="00355909">
        <w:rPr>
          <w:b/>
          <w:bCs/>
          <w:sz w:val="28"/>
        </w:rPr>
        <w:t xml:space="preserve">  </w:t>
      </w:r>
      <w:r w:rsidR="00355909">
        <w:rPr>
          <w:b/>
          <w:bCs/>
          <w:sz w:val="28"/>
        </w:rPr>
        <w:t xml:space="preserve"> </w:t>
      </w:r>
      <w:r w:rsidRPr="00355909">
        <w:rPr>
          <w:b/>
          <w:bCs/>
          <w:sz w:val="28"/>
        </w:rPr>
        <w:t>DTH225654 - Nguyễn Phước Huy</w:t>
      </w:r>
    </w:p>
    <w:p w14:paraId="586085AF" w14:textId="6C247AC7" w:rsidR="00B02247" w:rsidRPr="00355909" w:rsidRDefault="0079568E" w:rsidP="0079568E">
      <w:pPr>
        <w:rPr>
          <w:b/>
          <w:bCs/>
          <w:sz w:val="28"/>
        </w:rPr>
      </w:pPr>
      <w:r w:rsidRPr="00355909">
        <w:rPr>
          <w:b/>
          <w:bCs/>
          <w:sz w:val="28"/>
        </w:rPr>
        <w:t xml:space="preserve">                                     DTH225671</w:t>
      </w:r>
      <w:r w:rsidR="00B02247" w:rsidRPr="00355909">
        <w:rPr>
          <w:b/>
          <w:bCs/>
          <w:sz w:val="28"/>
        </w:rPr>
        <w:t xml:space="preserve"> - Nguyễn Vũ Kha</w:t>
      </w:r>
    </w:p>
    <w:p w14:paraId="3AAAB4C6" w14:textId="77777777" w:rsidR="00B02247" w:rsidRDefault="00B02247" w:rsidP="004026EB">
      <w:pPr>
        <w:jc w:val="center"/>
        <w:rPr>
          <w:b/>
          <w:bCs/>
          <w:sz w:val="28"/>
        </w:rPr>
      </w:pPr>
    </w:p>
    <w:p w14:paraId="4647338A" w14:textId="7620F5CD" w:rsidR="004F0A51" w:rsidRPr="00F93F3B" w:rsidRDefault="004F0A51" w:rsidP="00DE1E7B">
      <w:pPr>
        <w:jc w:val="center"/>
        <w:rPr>
          <w:b/>
          <w:bCs/>
          <w:sz w:val="28"/>
        </w:rPr>
      </w:pPr>
      <w:r w:rsidRPr="00F93F3B">
        <w:rPr>
          <w:b/>
          <w:bCs/>
          <w:sz w:val="28"/>
        </w:rPr>
        <w:br/>
      </w:r>
      <w:r w:rsidRPr="00F93F3B">
        <w:rPr>
          <w:b/>
          <w:bCs/>
          <w:sz w:val="28"/>
        </w:rPr>
        <w:br/>
        <w:t>HỌ TÊN GIẢNG VIÊN</w:t>
      </w:r>
    </w:p>
    <w:p w14:paraId="136D8A21" w14:textId="3F77D3DD" w:rsidR="00F93F3B" w:rsidRPr="00355909" w:rsidRDefault="00B02247" w:rsidP="004026EB">
      <w:pPr>
        <w:jc w:val="center"/>
        <w:rPr>
          <w:b/>
          <w:bCs/>
          <w:sz w:val="28"/>
        </w:rPr>
      </w:pPr>
      <w:r w:rsidRPr="00355909">
        <w:rPr>
          <w:b/>
          <w:bCs/>
          <w:sz w:val="28"/>
        </w:rPr>
        <w:t>Ts. Nguyễn Văn Hòa</w:t>
      </w:r>
    </w:p>
    <w:p w14:paraId="7EB5E862" w14:textId="495B7736" w:rsidR="005617C0" w:rsidRDefault="005617C0" w:rsidP="00B02247">
      <w:pPr>
        <w:rPr>
          <w:b/>
          <w:bCs/>
          <w:sz w:val="28"/>
        </w:rPr>
      </w:pPr>
    </w:p>
    <w:p w14:paraId="6C58C55D" w14:textId="0735E98B" w:rsidR="00F93F3B" w:rsidRDefault="00310911" w:rsidP="004026EB">
      <w:pPr>
        <w:jc w:val="center"/>
        <w:rPr>
          <w:b/>
          <w:bCs/>
          <w:sz w:val="28"/>
        </w:rPr>
        <w:sectPr w:rsidR="00F93F3B" w:rsidSect="00310911">
          <w:footerReference w:type="default" r:id="rId10"/>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t>AN GIANG, THÁNG 9</w:t>
      </w:r>
      <w:r w:rsidR="00732E0F">
        <w:rPr>
          <w:b/>
          <w:bCs/>
          <w:sz w:val="28"/>
        </w:rPr>
        <w:t xml:space="preserve"> NĂM </w:t>
      </w:r>
      <w:r w:rsidR="004F0A51" w:rsidRPr="00F93F3B">
        <w:rPr>
          <w:b/>
          <w:bCs/>
          <w:sz w:val="28"/>
        </w:rPr>
        <w:t>2025</w:t>
      </w:r>
    </w:p>
    <w:p w14:paraId="114B8CF5" w14:textId="77777777" w:rsidR="00206D87" w:rsidRPr="00F93F3B" w:rsidRDefault="00206D87" w:rsidP="004026EB">
      <w:pPr>
        <w:jc w:val="center"/>
        <w:rPr>
          <w:b/>
          <w:bCs/>
          <w:sz w:val="28"/>
        </w:rPr>
      </w:pPr>
      <w:r w:rsidRPr="00F93F3B">
        <w:rPr>
          <w:b/>
          <w:bCs/>
          <w:sz w:val="28"/>
        </w:rPr>
        <w:lastRenderedPageBreak/>
        <w:t>TRƯỜNG ĐẠI HỌC AN GIANG</w:t>
      </w:r>
    </w:p>
    <w:p w14:paraId="5D8AADA4" w14:textId="78F3121A" w:rsidR="00732E0F" w:rsidRPr="00B74E97" w:rsidRDefault="00206D87" w:rsidP="00B74E97">
      <w:pPr>
        <w:jc w:val="center"/>
        <w:rPr>
          <w:b/>
          <w:bCs/>
          <w:sz w:val="28"/>
        </w:rPr>
      </w:pPr>
      <w:r w:rsidRPr="00F93F3B">
        <w:rPr>
          <w:b/>
          <w:bCs/>
          <w:sz w:val="28"/>
        </w:rPr>
        <w:t>KHOA CÔNG NGHỆ THÔNG TIN</w:t>
      </w:r>
    </w:p>
    <w:p w14:paraId="1D79654B" w14:textId="61F85535" w:rsidR="00732E0F" w:rsidRDefault="00B74E97" w:rsidP="00B74E97">
      <w:pPr>
        <w:jc w:val="center"/>
        <w:rPr>
          <w:sz w:val="28"/>
        </w:rPr>
      </w:pPr>
      <w:r>
        <w:rPr>
          <w:b/>
          <w:bCs/>
          <w:noProof/>
          <w:sz w:val="28"/>
          <w:lang w:eastAsia="ja-JP"/>
        </w:rPr>
        <w:drawing>
          <wp:inline distT="0" distB="0" distL="0" distR="0" wp14:anchorId="0EE9CB57" wp14:editId="3A2A9076">
            <wp:extent cx="2809782" cy="216130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rotWithShape="1">
                    <a:blip r:embed="rId8">
                      <a:extLst>
                        <a:ext uri="{28A0092B-C50C-407E-A947-70E740481C1C}">
                          <a14:useLocalDpi xmlns:a14="http://schemas.microsoft.com/office/drawing/2010/main" val="0"/>
                        </a:ext>
                      </a:extLst>
                    </a:blip>
                    <a:srcRect b="23079"/>
                    <a:stretch/>
                  </pic:blipFill>
                  <pic:spPr bwMode="auto">
                    <a:xfrm>
                      <a:off x="0" y="0"/>
                      <a:ext cx="2826409" cy="2174099"/>
                    </a:xfrm>
                    <a:prstGeom prst="rect">
                      <a:avLst/>
                    </a:prstGeom>
                    <a:ln>
                      <a:noFill/>
                    </a:ln>
                    <a:extLst>
                      <a:ext uri="{53640926-AAD7-44D8-BBD7-CCE9431645EC}">
                        <a14:shadowObscured xmlns:a14="http://schemas.microsoft.com/office/drawing/2010/main"/>
                      </a:ext>
                    </a:extLst>
                  </pic:spPr>
                </pic:pic>
              </a:graphicData>
            </a:graphic>
          </wp:inline>
        </w:drawing>
      </w:r>
      <w:r w:rsidR="00DE1E7B">
        <w:rPr>
          <w:b/>
          <w:bCs/>
          <w:noProof/>
          <w:sz w:val="28"/>
          <w:lang w:eastAsia="ja-JP"/>
        </w:rPr>
        <w:drawing>
          <wp:inline distT="0" distB="0" distL="0" distR="0" wp14:anchorId="2A8E6997" wp14:editId="34758A31">
            <wp:extent cx="1863478" cy="1863478"/>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DH-An-Giang-AGU.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98565" cy="1898565"/>
                    </a:xfrm>
                    <a:prstGeom prst="rect">
                      <a:avLst/>
                    </a:prstGeom>
                  </pic:spPr>
                </pic:pic>
              </a:graphicData>
            </a:graphic>
          </wp:inline>
        </w:drawing>
      </w:r>
    </w:p>
    <w:p w14:paraId="278315A6" w14:textId="7C0D6E31" w:rsidR="00732E0F" w:rsidRDefault="00732E0F" w:rsidP="004026EB">
      <w:pPr>
        <w:jc w:val="center"/>
        <w:rPr>
          <w:sz w:val="28"/>
        </w:rPr>
      </w:pPr>
    </w:p>
    <w:p w14:paraId="6199A78E" w14:textId="77777777" w:rsidR="00355909" w:rsidRPr="007A661C" w:rsidRDefault="00355909" w:rsidP="00355909">
      <w:pPr>
        <w:jc w:val="center"/>
        <w:rPr>
          <w:b/>
          <w:bCs/>
          <w:sz w:val="28"/>
        </w:rPr>
      </w:pPr>
      <w:r>
        <w:rPr>
          <w:b/>
          <w:bCs/>
          <w:sz w:val="28"/>
        </w:rPr>
        <w:t xml:space="preserve">ĐỒ ÁN </w:t>
      </w:r>
    </w:p>
    <w:p w14:paraId="5EBDD6D7" w14:textId="77777777" w:rsidR="00355909" w:rsidRPr="006C4182" w:rsidRDefault="00355909" w:rsidP="00355909">
      <w:pPr>
        <w:jc w:val="center"/>
        <w:rPr>
          <w:b/>
          <w:bCs/>
          <w:sz w:val="28"/>
        </w:rPr>
      </w:pPr>
      <w:r w:rsidRPr="006C4182">
        <w:rPr>
          <w:b/>
          <w:bCs/>
          <w:sz w:val="28"/>
        </w:rPr>
        <w:t>QUẢN LÝ DỰ ÁN PHẦN MỀM</w:t>
      </w:r>
    </w:p>
    <w:p w14:paraId="33E7D14B" w14:textId="77777777" w:rsidR="00355909" w:rsidRDefault="00355909" w:rsidP="00355909">
      <w:pPr>
        <w:jc w:val="center"/>
        <w:rPr>
          <w:b/>
          <w:bCs/>
          <w:sz w:val="40"/>
          <w:szCs w:val="40"/>
        </w:rPr>
      </w:pPr>
      <w:r>
        <w:rPr>
          <w:b/>
          <w:bCs/>
          <w:sz w:val="40"/>
          <w:szCs w:val="40"/>
        </w:rPr>
        <w:t>SOCIAL E-COMMERCE HUB</w:t>
      </w:r>
    </w:p>
    <w:p w14:paraId="4D9D4407" w14:textId="5F550642" w:rsidR="005B5D46" w:rsidRPr="00310911" w:rsidRDefault="00355909" w:rsidP="00355909">
      <w:pPr>
        <w:jc w:val="center"/>
        <w:rPr>
          <w:b/>
          <w:bCs/>
          <w:sz w:val="40"/>
          <w:szCs w:val="40"/>
        </w:rPr>
      </w:pPr>
      <w:r>
        <w:rPr>
          <w:b/>
          <w:bCs/>
          <w:sz w:val="40"/>
          <w:szCs w:val="40"/>
        </w:rPr>
        <w:t>WEBSITE TRUNG TÂM THƯƠNG MẠI ĐIỆN TỬ XÃ HỘI</w:t>
      </w:r>
      <w:r w:rsidRPr="00F93F3B">
        <w:rPr>
          <w:b/>
          <w:bCs/>
        </w:rPr>
        <w:br/>
      </w:r>
    </w:p>
    <w:p w14:paraId="30D6C98A" w14:textId="77777777" w:rsidR="00B74E97" w:rsidRDefault="00B74E97" w:rsidP="00355909">
      <w:pPr>
        <w:jc w:val="center"/>
        <w:rPr>
          <w:b/>
          <w:bCs/>
          <w:sz w:val="28"/>
        </w:rPr>
      </w:pPr>
    </w:p>
    <w:p w14:paraId="64763F73" w14:textId="21576552" w:rsidR="00355909" w:rsidRPr="00F93F3B" w:rsidRDefault="00355909" w:rsidP="00355909">
      <w:pPr>
        <w:jc w:val="center"/>
        <w:rPr>
          <w:b/>
          <w:bCs/>
          <w:sz w:val="28"/>
        </w:rPr>
      </w:pPr>
      <w:r w:rsidRPr="00F93F3B">
        <w:rPr>
          <w:b/>
          <w:bCs/>
          <w:sz w:val="28"/>
        </w:rPr>
        <w:br/>
        <w:t>HỌ TÊN SINH VIÊN</w:t>
      </w:r>
    </w:p>
    <w:p w14:paraId="276D0B93" w14:textId="77777777" w:rsidR="00355909" w:rsidRPr="00355909" w:rsidRDefault="00355909" w:rsidP="00355909">
      <w:pPr>
        <w:jc w:val="center"/>
        <w:rPr>
          <w:b/>
          <w:bCs/>
          <w:sz w:val="28"/>
        </w:rPr>
      </w:pPr>
      <w:r w:rsidRPr="00355909">
        <w:rPr>
          <w:b/>
          <w:bCs/>
          <w:sz w:val="28"/>
        </w:rPr>
        <w:t>DTH225650 - Huỳnh Quốc Huy</w:t>
      </w:r>
    </w:p>
    <w:p w14:paraId="1D61D65A" w14:textId="77777777" w:rsidR="00355909" w:rsidRPr="00355909" w:rsidRDefault="00355909" w:rsidP="00355909">
      <w:pPr>
        <w:rPr>
          <w:b/>
          <w:bCs/>
          <w:sz w:val="28"/>
        </w:rPr>
      </w:pPr>
      <w:r w:rsidRPr="00355909">
        <w:rPr>
          <w:b/>
          <w:bCs/>
          <w:sz w:val="28"/>
        </w:rPr>
        <w:t xml:space="preserve">                                      DTH225634 - Phan Chí Hải</w:t>
      </w:r>
    </w:p>
    <w:p w14:paraId="4D690D44" w14:textId="77777777" w:rsidR="00355909" w:rsidRPr="00355909" w:rsidRDefault="00355909" w:rsidP="00355909">
      <w:pPr>
        <w:jc w:val="center"/>
        <w:rPr>
          <w:b/>
          <w:bCs/>
          <w:sz w:val="28"/>
        </w:rPr>
      </w:pPr>
      <w:r w:rsidRPr="00355909">
        <w:rPr>
          <w:b/>
          <w:bCs/>
          <w:sz w:val="28"/>
        </w:rPr>
        <w:t xml:space="preserve">        DTH225647 - Bùi Nguyễn Minh Huy</w:t>
      </w:r>
    </w:p>
    <w:p w14:paraId="522EC9FC" w14:textId="77777777" w:rsidR="00355909" w:rsidRPr="00355909" w:rsidRDefault="00355909" w:rsidP="00355909">
      <w:pPr>
        <w:jc w:val="center"/>
        <w:rPr>
          <w:b/>
          <w:bCs/>
          <w:sz w:val="28"/>
        </w:rPr>
      </w:pPr>
      <w:r w:rsidRPr="00355909">
        <w:rPr>
          <w:b/>
          <w:bCs/>
          <w:sz w:val="28"/>
        </w:rPr>
        <w:t xml:space="preserve">   DTH225654 - Nguyễn Phước Huy</w:t>
      </w:r>
    </w:p>
    <w:p w14:paraId="6807B20B" w14:textId="77777777" w:rsidR="00355909" w:rsidRPr="00355909" w:rsidRDefault="00355909" w:rsidP="00355909">
      <w:pPr>
        <w:rPr>
          <w:b/>
          <w:bCs/>
          <w:sz w:val="28"/>
        </w:rPr>
      </w:pPr>
      <w:r w:rsidRPr="00355909">
        <w:rPr>
          <w:b/>
          <w:bCs/>
          <w:sz w:val="28"/>
        </w:rPr>
        <w:t xml:space="preserve">                                      DTH225671 - Nguyễn Vũ Kha</w:t>
      </w:r>
    </w:p>
    <w:p w14:paraId="2883DD21" w14:textId="54023B06" w:rsidR="00355909" w:rsidRDefault="00355909" w:rsidP="00B74E97">
      <w:pPr>
        <w:jc w:val="center"/>
        <w:rPr>
          <w:b/>
          <w:bCs/>
          <w:sz w:val="28"/>
        </w:rPr>
      </w:pPr>
    </w:p>
    <w:p w14:paraId="762D8ABF" w14:textId="0A179174" w:rsidR="00B74E97" w:rsidRDefault="00B74E97" w:rsidP="00B74E97">
      <w:pPr>
        <w:jc w:val="center"/>
        <w:rPr>
          <w:b/>
          <w:bCs/>
          <w:sz w:val="28"/>
        </w:rPr>
      </w:pPr>
    </w:p>
    <w:p w14:paraId="2940C896" w14:textId="77777777" w:rsidR="00355909" w:rsidRDefault="00206D87" w:rsidP="00355909">
      <w:pPr>
        <w:jc w:val="center"/>
        <w:rPr>
          <w:b/>
          <w:bCs/>
          <w:sz w:val="28"/>
        </w:rPr>
      </w:pPr>
      <w:r>
        <w:rPr>
          <w:b/>
          <w:bCs/>
          <w:sz w:val="28"/>
        </w:rPr>
        <w:t>HỌ TÊN GIẢNG VIÊN HƯỚNG DẪN</w:t>
      </w:r>
    </w:p>
    <w:p w14:paraId="5528B1D3" w14:textId="320823FB" w:rsidR="00B74E97" w:rsidRDefault="00355909" w:rsidP="00B74E97">
      <w:pPr>
        <w:jc w:val="center"/>
        <w:rPr>
          <w:b/>
          <w:bCs/>
          <w:sz w:val="28"/>
        </w:rPr>
      </w:pPr>
      <w:r w:rsidRPr="00355909">
        <w:rPr>
          <w:b/>
          <w:bCs/>
          <w:sz w:val="28"/>
        </w:rPr>
        <w:t>Ts. Nguyễn Văn Hòa</w:t>
      </w:r>
    </w:p>
    <w:p w14:paraId="27C8DC11" w14:textId="77777777" w:rsidR="00B74E97" w:rsidRDefault="00B74E97" w:rsidP="004026EB">
      <w:pPr>
        <w:jc w:val="center"/>
        <w:rPr>
          <w:b/>
          <w:bCs/>
          <w:sz w:val="28"/>
        </w:rPr>
      </w:pPr>
    </w:p>
    <w:p w14:paraId="6A5D1554" w14:textId="5A81272D" w:rsidR="00206D87" w:rsidRDefault="00B74E97" w:rsidP="004026EB">
      <w:pPr>
        <w:jc w:val="center"/>
        <w:rPr>
          <w:b/>
          <w:bCs/>
          <w:sz w:val="28"/>
        </w:rPr>
      </w:pPr>
      <w:r>
        <w:rPr>
          <w:b/>
          <w:bCs/>
          <w:sz w:val="28"/>
        </w:rPr>
        <w:br/>
      </w:r>
      <w:r w:rsidR="00732E0F">
        <w:rPr>
          <w:b/>
          <w:bCs/>
          <w:sz w:val="28"/>
        </w:rPr>
        <w:t>AN GIANG, THÁNG</w:t>
      </w:r>
      <w:r w:rsidR="00206D87">
        <w:rPr>
          <w:b/>
          <w:bCs/>
          <w:sz w:val="28"/>
        </w:rPr>
        <w:t xml:space="preserve"> </w:t>
      </w:r>
      <w:r w:rsidR="00310911">
        <w:rPr>
          <w:b/>
          <w:bCs/>
          <w:sz w:val="28"/>
        </w:rPr>
        <w:t>9</w:t>
      </w:r>
      <w:r w:rsidR="00206D87">
        <w:rPr>
          <w:b/>
          <w:bCs/>
          <w:sz w:val="28"/>
        </w:rPr>
        <w:t xml:space="preserve"> </w:t>
      </w:r>
      <w:r w:rsidR="00732E0F">
        <w:rPr>
          <w:b/>
          <w:bCs/>
          <w:sz w:val="28"/>
        </w:rPr>
        <w:t>NĂM 2025</w:t>
      </w:r>
    </w:p>
    <w:p w14:paraId="78DF50D1" w14:textId="77777777" w:rsidR="004026EB" w:rsidRDefault="004026EB" w:rsidP="00D4672A">
      <w:pPr>
        <w:jc w:val="both"/>
        <w:rPr>
          <w:b/>
          <w:bCs/>
          <w:sz w:val="28"/>
        </w:rPr>
      </w:pPr>
    </w:p>
    <w:p w14:paraId="7A8265B3" w14:textId="77777777" w:rsidR="00463570" w:rsidRPr="00463570" w:rsidRDefault="00463570" w:rsidP="00D4672A">
      <w:pPr>
        <w:jc w:val="both"/>
        <w:rPr>
          <w:sz w:val="28"/>
        </w:rPr>
      </w:pPr>
      <w:r w:rsidRPr="00463570">
        <w:rPr>
          <w:sz w:val="28"/>
        </w:rPr>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4B787E8F" w14:textId="2C2EA99A" w:rsidR="00732E0F" w:rsidRPr="00732E0F" w:rsidRDefault="00463570" w:rsidP="00D4672A">
      <w:pPr>
        <w:pStyle w:val="ListParagraph"/>
        <w:numPr>
          <w:ilvl w:val="0"/>
          <w:numId w:val="4"/>
        </w:numPr>
        <w:jc w:val="both"/>
        <w:rPr>
          <w:szCs w:val="26"/>
        </w:rPr>
      </w:pPr>
      <w:r>
        <w:rPr>
          <w:szCs w:val="26"/>
        </w:rPr>
        <w:t>Ý kiến khác (nếu có)</w:t>
      </w:r>
      <w:r w:rsidR="00732E0F">
        <w:rPr>
          <w:szCs w:val="26"/>
        </w:rPr>
        <w:br w:type="page"/>
      </w:r>
    </w:p>
    <w:sdt>
      <w:sdtPr>
        <w:id w:val="461079333"/>
        <w:docPartObj>
          <w:docPartGallery w:val="Table of Contents"/>
          <w:docPartUnique/>
        </w:docPartObj>
      </w:sdtPr>
      <w:sdtEndPr>
        <w:rPr>
          <w:b/>
          <w:bCs/>
          <w:noProof/>
        </w:rPr>
      </w:sdtEndPr>
      <w:sdtContent>
        <w:p w14:paraId="4AEBB9DE" w14:textId="77777777" w:rsidR="00C4514C" w:rsidRDefault="00C4514C" w:rsidP="00F76549">
          <w:pPr>
            <w:jc w:val="center"/>
            <w:rPr>
              <w:b/>
              <w:bCs/>
              <w:sz w:val="28"/>
            </w:rPr>
          </w:pPr>
          <w:r>
            <w:rPr>
              <w:b/>
              <w:bCs/>
              <w:sz w:val="28"/>
            </w:rPr>
            <w:t>MỤC LỤC</w:t>
          </w:r>
        </w:p>
        <w:p w14:paraId="6A403CC6" w14:textId="3FADB8FB" w:rsidR="008A205E" w:rsidRDefault="00C4514C">
          <w:pPr>
            <w:pStyle w:val="TOC1"/>
            <w:tabs>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8834864" w:history="1">
            <w:r w:rsidR="008A205E" w:rsidRPr="0046417D">
              <w:rPr>
                <w:rStyle w:val="Hyperlink"/>
                <w:b/>
                <w:bCs/>
                <w:noProof/>
              </w:rPr>
              <w:t>Lời mở đầu</w:t>
            </w:r>
            <w:r w:rsidR="008A205E">
              <w:rPr>
                <w:noProof/>
                <w:webHidden/>
              </w:rPr>
              <w:tab/>
            </w:r>
            <w:r w:rsidR="008A205E">
              <w:rPr>
                <w:noProof/>
                <w:webHidden/>
              </w:rPr>
              <w:fldChar w:fldCharType="begin"/>
            </w:r>
            <w:r w:rsidR="008A205E">
              <w:rPr>
                <w:noProof/>
                <w:webHidden/>
              </w:rPr>
              <w:instrText xml:space="preserve"> PAGEREF _Toc208834864 \h </w:instrText>
            </w:r>
            <w:r w:rsidR="008A205E">
              <w:rPr>
                <w:noProof/>
                <w:webHidden/>
              </w:rPr>
            </w:r>
            <w:r w:rsidR="008A205E">
              <w:rPr>
                <w:noProof/>
                <w:webHidden/>
              </w:rPr>
              <w:fldChar w:fldCharType="separate"/>
            </w:r>
            <w:r w:rsidR="008A205E">
              <w:rPr>
                <w:noProof/>
                <w:webHidden/>
              </w:rPr>
              <w:t>4</w:t>
            </w:r>
            <w:r w:rsidR="008A205E">
              <w:rPr>
                <w:noProof/>
                <w:webHidden/>
              </w:rPr>
              <w:fldChar w:fldCharType="end"/>
            </w:r>
          </w:hyperlink>
        </w:p>
        <w:p w14:paraId="3D68780F" w14:textId="233EF40E" w:rsidR="008A205E" w:rsidRDefault="000A3C27">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865" w:history="1">
            <w:r w:rsidR="008A205E" w:rsidRPr="0046417D">
              <w:rPr>
                <w:rStyle w:val="Hyperlink"/>
                <w:b/>
                <w:bCs/>
                <w:noProof/>
              </w:rPr>
              <w:t>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TỔNG QUAN DỰ ÁN</w:t>
            </w:r>
            <w:r w:rsidR="008A205E">
              <w:rPr>
                <w:noProof/>
                <w:webHidden/>
              </w:rPr>
              <w:tab/>
            </w:r>
            <w:r w:rsidR="008A205E">
              <w:rPr>
                <w:noProof/>
                <w:webHidden/>
              </w:rPr>
              <w:fldChar w:fldCharType="begin"/>
            </w:r>
            <w:r w:rsidR="008A205E">
              <w:rPr>
                <w:noProof/>
                <w:webHidden/>
              </w:rPr>
              <w:instrText xml:space="preserve"> PAGEREF _Toc208834865 \h </w:instrText>
            </w:r>
            <w:r w:rsidR="008A205E">
              <w:rPr>
                <w:noProof/>
                <w:webHidden/>
              </w:rPr>
            </w:r>
            <w:r w:rsidR="008A205E">
              <w:rPr>
                <w:noProof/>
                <w:webHidden/>
              </w:rPr>
              <w:fldChar w:fldCharType="separate"/>
            </w:r>
            <w:r w:rsidR="008A205E">
              <w:rPr>
                <w:noProof/>
                <w:webHidden/>
              </w:rPr>
              <w:t>4</w:t>
            </w:r>
            <w:r w:rsidR="008A205E">
              <w:rPr>
                <w:noProof/>
                <w:webHidden/>
              </w:rPr>
              <w:fldChar w:fldCharType="end"/>
            </w:r>
          </w:hyperlink>
        </w:p>
        <w:p w14:paraId="6BD2A226" w14:textId="5675AF58"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66" w:history="1">
            <w:r w:rsidR="008A205E" w:rsidRPr="0046417D">
              <w:rPr>
                <w:rStyle w:val="Hyperlink"/>
                <w:b/>
                <w:bCs/>
                <w:noProof/>
              </w:rPr>
              <w:t>1.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Bối Cánh Và Tầm Nhìn Dự Án</w:t>
            </w:r>
            <w:r w:rsidR="008A205E">
              <w:rPr>
                <w:noProof/>
                <w:webHidden/>
              </w:rPr>
              <w:tab/>
            </w:r>
            <w:r w:rsidR="008A205E">
              <w:rPr>
                <w:noProof/>
                <w:webHidden/>
              </w:rPr>
              <w:fldChar w:fldCharType="begin"/>
            </w:r>
            <w:r w:rsidR="008A205E">
              <w:rPr>
                <w:noProof/>
                <w:webHidden/>
              </w:rPr>
              <w:instrText xml:space="preserve"> PAGEREF _Toc208834866 \h </w:instrText>
            </w:r>
            <w:r w:rsidR="008A205E">
              <w:rPr>
                <w:noProof/>
                <w:webHidden/>
              </w:rPr>
            </w:r>
            <w:r w:rsidR="008A205E">
              <w:rPr>
                <w:noProof/>
                <w:webHidden/>
              </w:rPr>
              <w:fldChar w:fldCharType="separate"/>
            </w:r>
            <w:r w:rsidR="008A205E">
              <w:rPr>
                <w:noProof/>
                <w:webHidden/>
              </w:rPr>
              <w:t>4</w:t>
            </w:r>
            <w:r w:rsidR="008A205E">
              <w:rPr>
                <w:noProof/>
                <w:webHidden/>
              </w:rPr>
              <w:fldChar w:fldCharType="end"/>
            </w:r>
          </w:hyperlink>
        </w:p>
        <w:p w14:paraId="0AA38FAF" w14:textId="7C39F655"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67" w:history="1">
            <w:r w:rsidR="008A205E" w:rsidRPr="0046417D">
              <w:rPr>
                <w:rStyle w:val="Hyperlink"/>
                <w:b/>
                <w:bCs/>
                <w:noProof/>
              </w:rPr>
              <w:t>1.1.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Giới thiệu đề tài: Nền tảng E-commerce kết hợp mạng xã hội (Social Commerce)</w:t>
            </w:r>
            <w:r w:rsidR="008A205E">
              <w:rPr>
                <w:noProof/>
                <w:webHidden/>
              </w:rPr>
              <w:tab/>
            </w:r>
            <w:r w:rsidR="008A205E">
              <w:rPr>
                <w:noProof/>
                <w:webHidden/>
              </w:rPr>
              <w:fldChar w:fldCharType="begin"/>
            </w:r>
            <w:r w:rsidR="008A205E">
              <w:rPr>
                <w:noProof/>
                <w:webHidden/>
              </w:rPr>
              <w:instrText xml:space="preserve"> PAGEREF _Toc208834867 \h </w:instrText>
            </w:r>
            <w:r w:rsidR="008A205E">
              <w:rPr>
                <w:noProof/>
                <w:webHidden/>
              </w:rPr>
            </w:r>
            <w:r w:rsidR="008A205E">
              <w:rPr>
                <w:noProof/>
                <w:webHidden/>
              </w:rPr>
              <w:fldChar w:fldCharType="separate"/>
            </w:r>
            <w:r w:rsidR="008A205E">
              <w:rPr>
                <w:noProof/>
                <w:webHidden/>
              </w:rPr>
              <w:t>4</w:t>
            </w:r>
            <w:r w:rsidR="008A205E">
              <w:rPr>
                <w:noProof/>
                <w:webHidden/>
              </w:rPr>
              <w:fldChar w:fldCharType="end"/>
            </w:r>
          </w:hyperlink>
        </w:p>
        <w:p w14:paraId="3FCBD410" w14:textId="7FCA3B11"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68" w:history="1">
            <w:r w:rsidR="008A205E" w:rsidRPr="0046417D">
              <w:rPr>
                <w:rStyle w:val="Hyperlink"/>
                <w:b/>
                <w:bCs/>
                <w:noProof/>
              </w:rPr>
              <w:t>1.1.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Mục tiêu dự án (Object Objectives)</w:t>
            </w:r>
            <w:r w:rsidR="008A205E">
              <w:rPr>
                <w:noProof/>
                <w:webHidden/>
              </w:rPr>
              <w:tab/>
            </w:r>
            <w:r w:rsidR="008A205E">
              <w:rPr>
                <w:noProof/>
                <w:webHidden/>
              </w:rPr>
              <w:fldChar w:fldCharType="begin"/>
            </w:r>
            <w:r w:rsidR="008A205E">
              <w:rPr>
                <w:noProof/>
                <w:webHidden/>
              </w:rPr>
              <w:instrText xml:space="preserve"> PAGEREF _Toc208834868 \h </w:instrText>
            </w:r>
            <w:r w:rsidR="008A205E">
              <w:rPr>
                <w:noProof/>
                <w:webHidden/>
              </w:rPr>
            </w:r>
            <w:r w:rsidR="008A205E">
              <w:rPr>
                <w:noProof/>
                <w:webHidden/>
              </w:rPr>
              <w:fldChar w:fldCharType="separate"/>
            </w:r>
            <w:r w:rsidR="008A205E">
              <w:rPr>
                <w:noProof/>
                <w:webHidden/>
              </w:rPr>
              <w:t>5</w:t>
            </w:r>
            <w:r w:rsidR="008A205E">
              <w:rPr>
                <w:noProof/>
                <w:webHidden/>
              </w:rPr>
              <w:fldChar w:fldCharType="end"/>
            </w:r>
          </w:hyperlink>
        </w:p>
        <w:p w14:paraId="09933917" w14:textId="16873616"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69" w:history="1">
            <w:r w:rsidR="008A205E" w:rsidRPr="0046417D">
              <w:rPr>
                <w:rStyle w:val="Hyperlink"/>
                <w:b/>
                <w:bCs/>
                <w:noProof/>
              </w:rPr>
              <w:t>1.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Phương Pháp Luận Quản Lý Dự Án</w:t>
            </w:r>
            <w:r w:rsidR="008A205E">
              <w:rPr>
                <w:noProof/>
                <w:webHidden/>
              </w:rPr>
              <w:tab/>
            </w:r>
            <w:r w:rsidR="008A205E">
              <w:rPr>
                <w:noProof/>
                <w:webHidden/>
              </w:rPr>
              <w:fldChar w:fldCharType="begin"/>
            </w:r>
            <w:r w:rsidR="008A205E">
              <w:rPr>
                <w:noProof/>
                <w:webHidden/>
              </w:rPr>
              <w:instrText xml:space="preserve"> PAGEREF _Toc208834869 \h </w:instrText>
            </w:r>
            <w:r w:rsidR="008A205E">
              <w:rPr>
                <w:noProof/>
                <w:webHidden/>
              </w:rPr>
            </w:r>
            <w:r w:rsidR="008A205E">
              <w:rPr>
                <w:noProof/>
                <w:webHidden/>
              </w:rPr>
              <w:fldChar w:fldCharType="separate"/>
            </w:r>
            <w:r w:rsidR="008A205E">
              <w:rPr>
                <w:noProof/>
                <w:webHidden/>
              </w:rPr>
              <w:t>5</w:t>
            </w:r>
            <w:r w:rsidR="008A205E">
              <w:rPr>
                <w:noProof/>
                <w:webHidden/>
              </w:rPr>
              <w:fldChar w:fldCharType="end"/>
            </w:r>
          </w:hyperlink>
        </w:p>
        <w:p w14:paraId="7001E192" w14:textId="1288C0B5"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0" w:history="1">
            <w:r w:rsidR="008A205E" w:rsidRPr="0046417D">
              <w:rPr>
                <w:rStyle w:val="Hyperlink"/>
                <w:b/>
                <w:bCs/>
                <w:noProof/>
              </w:rPr>
              <w:t>1.2.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Giới thiệu về Agile/Scrum</w:t>
            </w:r>
            <w:r w:rsidR="008A205E">
              <w:rPr>
                <w:noProof/>
                <w:webHidden/>
              </w:rPr>
              <w:tab/>
            </w:r>
            <w:r w:rsidR="008A205E">
              <w:rPr>
                <w:noProof/>
                <w:webHidden/>
              </w:rPr>
              <w:fldChar w:fldCharType="begin"/>
            </w:r>
            <w:r w:rsidR="008A205E">
              <w:rPr>
                <w:noProof/>
                <w:webHidden/>
              </w:rPr>
              <w:instrText xml:space="preserve"> PAGEREF _Toc208834870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1337A36A" w14:textId="3FDC4456"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1" w:history="1">
            <w:r w:rsidR="008A205E" w:rsidRPr="0046417D">
              <w:rPr>
                <w:rStyle w:val="Hyperlink"/>
                <w:b/>
                <w:bCs/>
                <w:noProof/>
              </w:rPr>
              <w:t>1.2.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y trình Scrum và các sự kiện chính</w:t>
            </w:r>
            <w:r w:rsidR="008A205E" w:rsidRPr="0046417D">
              <w:rPr>
                <w:rStyle w:val="Hyperlink"/>
                <w:bCs/>
                <w:noProof/>
              </w:rPr>
              <w:t>.</w:t>
            </w:r>
            <w:r w:rsidR="008A205E">
              <w:rPr>
                <w:noProof/>
                <w:webHidden/>
              </w:rPr>
              <w:tab/>
            </w:r>
            <w:r w:rsidR="008A205E">
              <w:rPr>
                <w:noProof/>
                <w:webHidden/>
              </w:rPr>
              <w:fldChar w:fldCharType="begin"/>
            </w:r>
            <w:r w:rsidR="008A205E">
              <w:rPr>
                <w:noProof/>
                <w:webHidden/>
              </w:rPr>
              <w:instrText xml:space="preserve"> PAGEREF _Toc208834871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5884D945" w14:textId="6C7EE679"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2" w:history="1">
            <w:r w:rsidR="008A205E" w:rsidRPr="0046417D">
              <w:rPr>
                <w:rStyle w:val="Hyperlink"/>
                <w:b/>
                <w:bCs/>
                <w:noProof/>
              </w:rPr>
              <w:t>1.2.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Các vai trò và trách nhiệm trong nhóm 5 người</w:t>
            </w:r>
            <w:r w:rsidR="008A205E">
              <w:rPr>
                <w:noProof/>
                <w:webHidden/>
              </w:rPr>
              <w:tab/>
            </w:r>
            <w:r w:rsidR="008A205E">
              <w:rPr>
                <w:noProof/>
                <w:webHidden/>
              </w:rPr>
              <w:fldChar w:fldCharType="begin"/>
            </w:r>
            <w:r w:rsidR="008A205E">
              <w:rPr>
                <w:noProof/>
                <w:webHidden/>
              </w:rPr>
              <w:instrText xml:space="preserve"> PAGEREF _Toc208834872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7B901C02" w14:textId="30BF331E"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73" w:history="1">
            <w:r w:rsidR="008A205E" w:rsidRPr="0046417D">
              <w:rPr>
                <w:rStyle w:val="Hyperlink"/>
                <w:b/>
                <w:bCs/>
                <w:noProof/>
              </w:rPr>
              <w:t>1.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Các Công Nghệ Và Công Cụ Quản Lý Được Áp Dụng</w:t>
            </w:r>
            <w:r w:rsidR="008A205E">
              <w:rPr>
                <w:noProof/>
                <w:webHidden/>
              </w:rPr>
              <w:tab/>
            </w:r>
            <w:r w:rsidR="008A205E">
              <w:rPr>
                <w:noProof/>
                <w:webHidden/>
              </w:rPr>
              <w:fldChar w:fldCharType="begin"/>
            </w:r>
            <w:r w:rsidR="008A205E">
              <w:rPr>
                <w:noProof/>
                <w:webHidden/>
              </w:rPr>
              <w:instrText xml:space="preserve"> PAGEREF _Toc208834873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628F60CD" w14:textId="1DD9A5C6"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4" w:history="1">
            <w:r w:rsidR="008A205E" w:rsidRPr="0046417D">
              <w:rPr>
                <w:rStyle w:val="Hyperlink"/>
                <w:b/>
                <w:bCs/>
                <w:noProof/>
              </w:rPr>
              <w:t>1.3.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Danh mục công nghệ PHP Laravel Framework</w:t>
            </w:r>
            <w:r w:rsidR="008A205E">
              <w:rPr>
                <w:noProof/>
                <w:webHidden/>
              </w:rPr>
              <w:tab/>
            </w:r>
            <w:r w:rsidR="008A205E">
              <w:rPr>
                <w:noProof/>
                <w:webHidden/>
              </w:rPr>
              <w:fldChar w:fldCharType="begin"/>
            </w:r>
            <w:r w:rsidR="008A205E">
              <w:rPr>
                <w:noProof/>
                <w:webHidden/>
              </w:rPr>
              <w:instrText xml:space="preserve"> PAGEREF _Toc208834874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31817DDA" w14:textId="2CA5CBE2"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5" w:history="1">
            <w:r w:rsidR="008A205E" w:rsidRPr="0046417D">
              <w:rPr>
                <w:rStyle w:val="Hyperlink"/>
                <w:b/>
                <w:bCs/>
                <w:noProof/>
              </w:rPr>
              <w:t>1.3.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Danh mục công cụ</w:t>
            </w:r>
            <w:r w:rsidR="008A205E">
              <w:rPr>
                <w:noProof/>
                <w:webHidden/>
              </w:rPr>
              <w:tab/>
            </w:r>
            <w:r w:rsidR="008A205E">
              <w:rPr>
                <w:noProof/>
                <w:webHidden/>
              </w:rPr>
              <w:fldChar w:fldCharType="begin"/>
            </w:r>
            <w:r w:rsidR="008A205E">
              <w:rPr>
                <w:noProof/>
                <w:webHidden/>
              </w:rPr>
              <w:instrText xml:space="preserve"> PAGEREF _Toc208834875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4FC5E4D1" w14:textId="0E925341" w:rsidR="008A205E" w:rsidRDefault="000A3C27">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876" w:history="1">
            <w:r w:rsidR="008A205E" w:rsidRPr="0046417D">
              <w:rPr>
                <w:rStyle w:val="Hyperlink"/>
                <w:b/>
                <w:bCs/>
                <w:noProof/>
              </w:rPr>
              <w:t>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HỞI TẠO VÀ LẬP KẾ HOẠCH DỰ ÁN (AGILE PLANNING)</w:t>
            </w:r>
            <w:r w:rsidR="008A205E">
              <w:rPr>
                <w:noProof/>
                <w:webHidden/>
              </w:rPr>
              <w:tab/>
            </w:r>
            <w:r w:rsidR="008A205E">
              <w:rPr>
                <w:noProof/>
                <w:webHidden/>
              </w:rPr>
              <w:fldChar w:fldCharType="begin"/>
            </w:r>
            <w:r w:rsidR="008A205E">
              <w:rPr>
                <w:noProof/>
                <w:webHidden/>
              </w:rPr>
              <w:instrText xml:space="preserve"> PAGEREF _Toc208834876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75E810D8" w14:textId="510E4510"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77" w:history="1">
            <w:r w:rsidR="008A205E" w:rsidRPr="0046417D">
              <w:rPr>
                <w:rStyle w:val="Hyperlink"/>
                <w:b/>
                <w:bCs/>
                <w:noProof/>
              </w:rPr>
              <w:t>2.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ản Lý Tích Hợp Dự Án (Project Integration Management)</w:t>
            </w:r>
            <w:r w:rsidR="008A205E">
              <w:rPr>
                <w:noProof/>
                <w:webHidden/>
              </w:rPr>
              <w:tab/>
            </w:r>
            <w:r w:rsidR="008A205E">
              <w:rPr>
                <w:noProof/>
                <w:webHidden/>
              </w:rPr>
              <w:fldChar w:fldCharType="begin"/>
            </w:r>
            <w:r w:rsidR="008A205E">
              <w:rPr>
                <w:noProof/>
                <w:webHidden/>
              </w:rPr>
              <w:instrText xml:space="preserve"> PAGEREF _Toc208834877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62DB3663" w14:textId="16B51C47"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78" w:history="1">
            <w:r w:rsidR="008A205E" w:rsidRPr="0046417D">
              <w:rPr>
                <w:rStyle w:val="Hyperlink"/>
                <w:b/>
                <w:bCs/>
                <w:noProof/>
              </w:rPr>
              <w:t>2.1.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Xây dựng hiến chương dự án</w:t>
            </w:r>
            <w:r w:rsidR="008A205E">
              <w:rPr>
                <w:noProof/>
                <w:webHidden/>
              </w:rPr>
              <w:tab/>
            </w:r>
            <w:r w:rsidR="008A205E">
              <w:rPr>
                <w:noProof/>
                <w:webHidden/>
              </w:rPr>
              <w:fldChar w:fldCharType="begin"/>
            </w:r>
            <w:r w:rsidR="008A205E">
              <w:rPr>
                <w:noProof/>
                <w:webHidden/>
              </w:rPr>
              <w:instrText xml:space="preserve"> PAGEREF _Toc208834878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0EC260FD" w14:textId="113AC4B2"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79" w:history="1">
            <w:r w:rsidR="008A205E" w:rsidRPr="0046417D">
              <w:rPr>
                <w:rStyle w:val="Hyperlink"/>
                <w:b/>
                <w:bCs/>
                <w:noProof/>
              </w:rPr>
              <w:t>2.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ản Lý Phạm Vi (Scope Management)</w:t>
            </w:r>
            <w:r w:rsidR="008A205E">
              <w:rPr>
                <w:noProof/>
                <w:webHidden/>
              </w:rPr>
              <w:tab/>
            </w:r>
            <w:r w:rsidR="008A205E">
              <w:rPr>
                <w:noProof/>
                <w:webHidden/>
              </w:rPr>
              <w:fldChar w:fldCharType="begin"/>
            </w:r>
            <w:r w:rsidR="008A205E">
              <w:rPr>
                <w:noProof/>
                <w:webHidden/>
              </w:rPr>
              <w:instrText xml:space="preserve"> PAGEREF _Toc208834879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520F8866" w14:textId="5573B925"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0" w:history="1">
            <w:r w:rsidR="008A205E" w:rsidRPr="0046417D">
              <w:rPr>
                <w:rStyle w:val="Hyperlink"/>
                <w:b/>
                <w:bCs/>
                <w:noProof/>
              </w:rPr>
              <w:t>2.2.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Thu thập và phân tích yêu cầu: User Story và Product Backlog</w:t>
            </w:r>
            <w:r w:rsidR="008A205E">
              <w:rPr>
                <w:noProof/>
                <w:webHidden/>
              </w:rPr>
              <w:tab/>
            </w:r>
            <w:r w:rsidR="008A205E">
              <w:rPr>
                <w:noProof/>
                <w:webHidden/>
              </w:rPr>
              <w:fldChar w:fldCharType="begin"/>
            </w:r>
            <w:r w:rsidR="008A205E">
              <w:rPr>
                <w:noProof/>
                <w:webHidden/>
              </w:rPr>
              <w:instrText xml:space="preserve"> PAGEREF _Toc208834880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38F09DA0" w14:textId="55648183"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1" w:history="1">
            <w:r w:rsidR="008A205E" w:rsidRPr="0046417D">
              <w:rPr>
                <w:rStyle w:val="Hyperlink"/>
                <w:b/>
                <w:bCs/>
                <w:noProof/>
              </w:rPr>
              <w:t>2.2.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Phân rã công việc (Work Breakdown Structure - WBS)</w:t>
            </w:r>
            <w:r w:rsidR="008A205E">
              <w:rPr>
                <w:noProof/>
                <w:webHidden/>
              </w:rPr>
              <w:tab/>
            </w:r>
            <w:r w:rsidR="008A205E">
              <w:rPr>
                <w:noProof/>
                <w:webHidden/>
              </w:rPr>
              <w:fldChar w:fldCharType="begin"/>
            </w:r>
            <w:r w:rsidR="008A205E">
              <w:rPr>
                <w:noProof/>
                <w:webHidden/>
              </w:rPr>
              <w:instrText xml:space="preserve"> PAGEREF _Toc208834881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01DBE489" w14:textId="14E54DD6"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82" w:history="1">
            <w:r w:rsidR="008A205E" w:rsidRPr="0046417D">
              <w:rPr>
                <w:rStyle w:val="Hyperlink"/>
                <w:b/>
                <w:bCs/>
                <w:noProof/>
              </w:rPr>
              <w:t>2.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ản Lý Ước Lượng  (Estimation Management)</w:t>
            </w:r>
            <w:r w:rsidR="008A205E">
              <w:rPr>
                <w:noProof/>
                <w:webHidden/>
              </w:rPr>
              <w:tab/>
            </w:r>
            <w:r w:rsidR="008A205E">
              <w:rPr>
                <w:noProof/>
                <w:webHidden/>
              </w:rPr>
              <w:fldChar w:fldCharType="begin"/>
            </w:r>
            <w:r w:rsidR="008A205E">
              <w:rPr>
                <w:noProof/>
                <w:webHidden/>
              </w:rPr>
              <w:instrText xml:space="preserve"> PAGEREF _Toc208834882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6BDB1457" w14:textId="7AE1A4AE"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3" w:history="1">
            <w:r w:rsidR="008A205E" w:rsidRPr="0046417D">
              <w:rPr>
                <w:rStyle w:val="Hyperlink"/>
                <w:b/>
                <w:bCs/>
                <w:noProof/>
              </w:rPr>
              <w:t>2.3.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Các kỹ thuật ước lượng trong Agile: Story Points</w:t>
            </w:r>
            <w:r w:rsidR="008A205E">
              <w:rPr>
                <w:noProof/>
                <w:webHidden/>
              </w:rPr>
              <w:tab/>
            </w:r>
            <w:r w:rsidR="008A205E">
              <w:rPr>
                <w:noProof/>
                <w:webHidden/>
              </w:rPr>
              <w:fldChar w:fldCharType="begin"/>
            </w:r>
            <w:r w:rsidR="008A205E">
              <w:rPr>
                <w:noProof/>
                <w:webHidden/>
              </w:rPr>
              <w:instrText xml:space="preserve"> PAGEREF _Toc208834883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4EA82CC4" w14:textId="01E82EB3"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4" w:history="1">
            <w:r w:rsidR="008A205E" w:rsidRPr="0046417D">
              <w:rPr>
                <w:rStyle w:val="Hyperlink"/>
                <w:b/>
                <w:bCs/>
                <w:noProof/>
              </w:rPr>
              <w:t>2.3.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Lập kế hoạch Sprint (Sprint Planning)</w:t>
            </w:r>
            <w:r w:rsidR="008A205E">
              <w:rPr>
                <w:noProof/>
                <w:webHidden/>
              </w:rPr>
              <w:tab/>
            </w:r>
            <w:r w:rsidR="008A205E">
              <w:rPr>
                <w:noProof/>
                <w:webHidden/>
              </w:rPr>
              <w:fldChar w:fldCharType="begin"/>
            </w:r>
            <w:r w:rsidR="008A205E">
              <w:rPr>
                <w:noProof/>
                <w:webHidden/>
              </w:rPr>
              <w:instrText xml:space="preserve"> PAGEREF _Toc208834884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24CA3FFC" w14:textId="55BBACA0"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85" w:history="1">
            <w:r w:rsidR="008A205E" w:rsidRPr="0046417D">
              <w:rPr>
                <w:rStyle w:val="Hyperlink"/>
                <w:b/>
                <w:bCs/>
                <w:noProof/>
              </w:rPr>
              <w:t>2.4.</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ản Lý Nguồn Nhân Lực (Human Resource Management)</w:t>
            </w:r>
            <w:r w:rsidR="008A205E">
              <w:rPr>
                <w:noProof/>
                <w:webHidden/>
              </w:rPr>
              <w:tab/>
            </w:r>
            <w:r w:rsidR="008A205E">
              <w:rPr>
                <w:noProof/>
                <w:webHidden/>
              </w:rPr>
              <w:fldChar w:fldCharType="begin"/>
            </w:r>
            <w:r w:rsidR="008A205E">
              <w:rPr>
                <w:noProof/>
                <w:webHidden/>
              </w:rPr>
              <w:instrText xml:space="preserve"> PAGEREF _Toc208834885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7E0565C8" w14:textId="1A278FA6"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6" w:history="1">
            <w:r w:rsidR="008A205E" w:rsidRPr="0046417D">
              <w:rPr>
                <w:rStyle w:val="Hyperlink"/>
                <w:b/>
                <w:bCs/>
                <w:noProof/>
              </w:rPr>
              <w:t>2.4.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ế hoạch phân công vai trò và trách nhiệm</w:t>
            </w:r>
            <w:r w:rsidR="008A205E">
              <w:rPr>
                <w:noProof/>
                <w:webHidden/>
              </w:rPr>
              <w:tab/>
            </w:r>
            <w:r w:rsidR="008A205E">
              <w:rPr>
                <w:noProof/>
                <w:webHidden/>
              </w:rPr>
              <w:fldChar w:fldCharType="begin"/>
            </w:r>
            <w:r w:rsidR="008A205E">
              <w:rPr>
                <w:noProof/>
                <w:webHidden/>
              </w:rPr>
              <w:instrText xml:space="preserve"> PAGEREF _Toc208834886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301EB58C" w14:textId="231F9D18"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87" w:history="1">
            <w:r w:rsidR="008A205E" w:rsidRPr="0046417D">
              <w:rPr>
                <w:rStyle w:val="Hyperlink"/>
                <w:b/>
                <w:bCs/>
                <w:noProof/>
              </w:rPr>
              <w:t>2.4.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Tương tác và làm việc nhóm trong mô hình Agile</w:t>
            </w:r>
            <w:r w:rsidR="008A205E">
              <w:rPr>
                <w:noProof/>
                <w:webHidden/>
              </w:rPr>
              <w:tab/>
            </w:r>
            <w:r w:rsidR="008A205E">
              <w:rPr>
                <w:noProof/>
                <w:webHidden/>
              </w:rPr>
              <w:fldChar w:fldCharType="begin"/>
            </w:r>
            <w:r w:rsidR="008A205E">
              <w:rPr>
                <w:noProof/>
                <w:webHidden/>
              </w:rPr>
              <w:instrText xml:space="preserve"> PAGEREF _Toc208834887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25279A7F" w14:textId="16623515" w:rsidR="008A205E" w:rsidRDefault="000A3C27">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888" w:history="1">
            <w:r w:rsidR="008A205E" w:rsidRPr="0046417D">
              <w:rPr>
                <w:rStyle w:val="Hyperlink"/>
                <w:b/>
                <w:bCs/>
                <w:noProof/>
              </w:rPr>
              <w:t>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PHÂN TÍCH, THIẾT KẾ VÀ TRIỂN KHAI KỸ THUẬT</w:t>
            </w:r>
            <w:r w:rsidR="008A205E">
              <w:rPr>
                <w:noProof/>
                <w:webHidden/>
              </w:rPr>
              <w:tab/>
            </w:r>
            <w:r w:rsidR="008A205E">
              <w:rPr>
                <w:noProof/>
                <w:webHidden/>
              </w:rPr>
              <w:fldChar w:fldCharType="begin"/>
            </w:r>
            <w:r w:rsidR="008A205E">
              <w:rPr>
                <w:noProof/>
                <w:webHidden/>
              </w:rPr>
              <w:instrText xml:space="preserve"> PAGEREF _Toc208834888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7B5EBD6B" w14:textId="11968CF7"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89" w:history="1">
            <w:r w:rsidR="008A205E" w:rsidRPr="0046417D">
              <w:rPr>
                <w:rStyle w:val="Hyperlink"/>
                <w:b/>
                <w:bCs/>
                <w:noProof/>
              </w:rPr>
              <w:t>3.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Phân Tích Và Thiết Kế Hệ Thống</w:t>
            </w:r>
            <w:r w:rsidR="008A205E">
              <w:rPr>
                <w:noProof/>
                <w:webHidden/>
              </w:rPr>
              <w:tab/>
            </w:r>
            <w:r w:rsidR="008A205E">
              <w:rPr>
                <w:noProof/>
                <w:webHidden/>
              </w:rPr>
              <w:fldChar w:fldCharType="begin"/>
            </w:r>
            <w:r w:rsidR="008A205E">
              <w:rPr>
                <w:noProof/>
                <w:webHidden/>
              </w:rPr>
              <w:instrText xml:space="preserve"> PAGEREF _Toc208834889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7C95B66A" w14:textId="55A1AB53"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0" w:history="1">
            <w:r w:rsidR="008A205E" w:rsidRPr="0046417D">
              <w:rPr>
                <w:rStyle w:val="Hyperlink"/>
                <w:b/>
                <w:bCs/>
                <w:noProof/>
              </w:rPr>
              <w:t>3.1.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luồng dữ liệu (Data Flow Diagram - DFD)</w:t>
            </w:r>
            <w:r w:rsidR="008A205E">
              <w:rPr>
                <w:noProof/>
                <w:webHidden/>
              </w:rPr>
              <w:tab/>
            </w:r>
            <w:r w:rsidR="008A205E">
              <w:rPr>
                <w:noProof/>
                <w:webHidden/>
              </w:rPr>
              <w:fldChar w:fldCharType="begin"/>
            </w:r>
            <w:r w:rsidR="008A205E">
              <w:rPr>
                <w:noProof/>
                <w:webHidden/>
              </w:rPr>
              <w:instrText xml:space="preserve"> PAGEREF _Toc208834890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16840D27" w14:textId="46624D12"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1" w:history="1">
            <w:r w:rsidR="008A205E" w:rsidRPr="0046417D">
              <w:rPr>
                <w:rStyle w:val="Hyperlink"/>
                <w:b/>
                <w:bCs/>
                <w:noProof/>
              </w:rPr>
              <w:t>3.1.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quan hệ thực thể (Entity Relationship Diagram – ERD)</w:t>
            </w:r>
            <w:r w:rsidR="008A205E">
              <w:rPr>
                <w:noProof/>
                <w:webHidden/>
              </w:rPr>
              <w:tab/>
            </w:r>
            <w:r w:rsidR="008A205E">
              <w:rPr>
                <w:noProof/>
                <w:webHidden/>
              </w:rPr>
              <w:fldChar w:fldCharType="begin"/>
            </w:r>
            <w:r w:rsidR="008A205E">
              <w:rPr>
                <w:noProof/>
                <w:webHidden/>
              </w:rPr>
              <w:instrText xml:space="preserve"> PAGEREF _Toc208834891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62F94265" w14:textId="0AA31240"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2" w:history="1">
            <w:r w:rsidR="008A205E" w:rsidRPr="0046417D">
              <w:rPr>
                <w:rStyle w:val="Hyperlink"/>
                <w:b/>
                <w:bCs/>
                <w:noProof/>
              </w:rPr>
              <w:t>3.1.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trường hợp sử dụng (Use Case Diagram)</w:t>
            </w:r>
            <w:r w:rsidR="008A205E">
              <w:rPr>
                <w:noProof/>
                <w:webHidden/>
              </w:rPr>
              <w:tab/>
            </w:r>
            <w:r w:rsidR="008A205E">
              <w:rPr>
                <w:noProof/>
                <w:webHidden/>
              </w:rPr>
              <w:fldChar w:fldCharType="begin"/>
            </w:r>
            <w:r w:rsidR="008A205E">
              <w:rPr>
                <w:noProof/>
                <w:webHidden/>
              </w:rPr>
              <w:instrText xml:space="preserve"> PAGEREF _Toc208834892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0F75037F" w14:textId="5F9F0130"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3" w:history="1">
            <w:r w:rsidR="008A205E" w:rsidRPr="0046417D">
              <w:rPr>
                <w:rStyle w:val="Hyperlink"/>
                <w:b/>
                <w:bCs/>
                <w:noProof/>
              </w:rPr>
              <w:t>3.1.4.</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lớp (Class Diagram)</w:t>
            </w:r>
            <w:r w:rsidR="008A205E">
              <w:rPr>
                <w:noProof/>
                <w:webHidden/>
              </w:rPr>
              <w:tab/>
            </w:r>
            <w:r w:rsidR="008A205E">
              <w:rPr>
                <w:noProof/>
                <w:webHidden/>
              </w:rPr>
              <w:fldChar w:fldCharType="begin"/>
            </w:r>
            <w:r w:rsidR="008A205E">
              <w:rPr>
                <w:noProof/>
                <w:webHidden/>
              </w:rPr>
              <w:instrText xml:space="preserve"> PAGEREF _Toc208834893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1713DAB5" w14:textId="1090FA95"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94" w:history="1">
            <w:r w:rsidR="008A205E" w:rsidRPr="0046417D">
              <w:rPr>
                <w:rStyle w:val="Hyperlink"/>
                <w:b/>
                <w:bCs/>
                <w:noProof/>
              </w:rPr>
              <w:t>3.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Triển khai phát triển Website</w:t>
            </w:r>
            <w:r w:rsidR="008A205E">
              <w:rPr>
                <w:noProof/>
                <w:webHidden/>
              </w:rPr>
              <w:tab/>
            </w:r>
            <w:r w:rsidR="008A205E">
              <w:rPr>
                <w:noProof/>
                <w:webHidden/>
              </w:rPr>
              <w:fldChar w:fldCharType="begin"/>
            </w:r>
            <w:r w:rsidR="008A205E">
              <w:rPr>
                <w:noProof/>
                <w:webHidden/>
              </w:rPr>
              <w:instrText xml:space="preserve"> PAGEREF _Toc208834894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6FBA14BD" w14:textId="0DD3C5A7"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5" w:history="1">
            <w:r w:rsidR="008A205E" w:rsidRPr="0046417D">
              <w:rPr>
                <w:rStyle w:val="Hyperlink"/>
                <w:b/>
                <w:bCs/>
                <w:noProof/>
              </w:rPr>
              <w:t>3.2.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y trình làm việc theo Sprint</w:t>
            </w:r>
            <w:r w:rsidR="008A205E">
              <w:rPr>
                <w:noProof/>
                <w:webHidden/>
              </w:rPr>
              <w:tab/>
            </w:r>
            <w:r w:rsidR="008A205E">
              <w:rPr>
                <w:noProof/>
                <w:webHidden/>
              </w:rPr>
              <w:fldChar w:fldCharType="begin"/>
            </w:r>
            <w:r w:rsidR="008A205E">
              <w:rPr>
                <w:noProof/>
                <w:webHidden/>
              </w:rPr>
              <w:instrText xml:space="preserve"> PAGEREF _Toc208834895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50BA7F56" w14:textId="2BA635E7"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6" w:history="1">
            <w:r w:rsidR="008A205E" w:rsidRPr="0046417D">
              <w:rPr>
                <w:rStyle w:val="Hyperlink"/>
                <w:b/>
                <w:bCs/>
                <w:noProof/>
              </w:rPr>
              <w:t>3.2.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ản lý mã nguồn và làm việc nhóm với Git</w:t>
            </w:r>
            <w:r w:rsidR="008A205E">
              <w:rPr>
                <w:noProof/>
                <w:webHidden/>
              </w:rPr>
              <w:tab/>
            </w:r>
            <w:r w:rsidR="008A205E">
              <w:rPr>
                <w:noProof/>
                <w:webHidden/>
              </w:rPr>
              <w:fldChar w:fldCharType="begin"/>
            </w:r>
            <w:r w:rsidR="008A205E">
              <w:rPr>
                <w:noProof/>
                <w:webHidden/>
              </w:rPr>
              <w:instrText xml:space="preserve"> PAGEREF _Toc208834896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1DB3D6A5" w14:textId="1A6115AE"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897" w:history="1">
            <w:r w:rsidR="008A205E" w:rsidRPr="0046417D">
              <w:rPr>
                <w:rStyle w:val="Hyperlink"/>
                <w:b/>
                <w:bCs/>
                <w:noProof/>
              </w:rPr>
              <w:t>3.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ản lý tài liệu (Documentation Management)</w:t>
            </w:r>
            <w:r w:rsidR="008A205E">
              <w:rPr>
                <w:noProof/>
                <w:webHidden/>
              </w:rPr>
              <w:tab/>
            </w:r>
            <w:r w:rsidR="008A205E">
              <w:rPr>
                <w:noProof/>
                <w:webHidden/>
              </w:rPr>
              <w:fldChar w:fldCharType="begin"/>
            </w:r>
            <w:r w:rsidR="008A205E">
              <w:rPr>
                <w:noProof/>
                <w:webHidden/>
              </w:rPr>
              <w:instrText xml:space="preserve"> PAGEREF _Toc208834897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173E2799" w14:textId="1E5D0B14"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8" w:history="1">
            <w:r w:rsidR="008A205E" w:rsidRPr="0046417D">
              <w:rPr>
                <w:rStyle w:val="Hyperlink"/>
                <w:b/>
                <w:bCs/>
                <w:noProof/>
              </w:rPr>
              <w:t>3.3.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Xây dựng kho tài liệu tập trung (Project Wiki)</w:t>
            </w:r>
            <w:r w:rsidR="008A205E">
              <w:rPr>
                <w:noProof/>
                <w:webHidden/>
              </w:rPr>
              <w:tab/>
            </w:r>
            <w:r w:rsidR="008A205E">
              <w:rPr>
                <w:noProof/>
                <w:webHidden/>
              </w:rPr>
              <w:fldChar w:fldCharType="begin"/>
            </w:r>
            <w:r w:rsidR="008A205E">
              <w:rPr>
                <w:noProof/>
                <w:webHidden/>
              </w:rPr>
              <w:instrText xml:space="preserve"> PAGEREF _Toc208834898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4681E023" w14:textId="2AB9A56B"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899" w:history="1">
            <w:r w:rsidR="008A205E" w:rsidRPr="0046417D">
              <w:rPr>
                <w:rStyle w:val="Hyperlink"/>
                <w:b/>
                <w:bCs/>
                <w:noProof/>
              </w:rPr>
              <w:t>3.3.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Hướng dẫn sử dụng Notion làm Project Wiki</w:t>
            </w:r>
            <w:r w:rsidR="008A205E">
              <w:rPr>
                <w:noProof/>
                <w:webHidden/>
              </w:rPr>
              <w:tab/>
            </w:r>
            <w:r w:rsidR="008A205E">
              <w:rPr>
                <w:noProof/>
                <w:webHidden/>
              </w:rPr>
              <w:fldChar w:fldCharType="begin"/>
            </w:r>
            <w:r w:rsidR="008A205E">
              <w:rPr>
                <w:noProof/>
                <w:webHidden/>
              </w:rPr>
              <w:instrText xml:space="preserve"> PAGEREF _Toc208834899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7F808A75" w14:textId="0293FA1C" w:rsidR="008A205E" w:rsidRDefault="000A3C27">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900" w:history="1">
            <w:r w:rsidR="008A205E" w:rsidRPr="0046417D">
              <w:rPr>
                <w:rStyle w:val="Hyperlink"/>
                <w:b/>
                <w:bCs/>
                <w:noProof/>
              </w:rPr>
              <w:t>4.</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IỂM SOÁT, KIỂM THỬ VÀ BÁO CÁO DỰ ÁN</w:t>
            </w:r>
            <w:r w:rsidR="008A205E">
              <w:rPr>
                <w:noProof/>
                <w:webHidden/>
              </w:rPr>
              <w:tab/>
            </w:r>
            <w:r w:rsidR="008A205E">
              <w:rPr>
                <w:noProof/>
                <w:webHidden/>
              </w:rPr>
              <w:fldChar w:fldCharType="begin"/>
            </w:r>
            <w:r w:rsidR="008A205E">
              <w:rPr>
                <w:noProof/>
                <w:webHidden/>
              </w:rPr>
              <w:instrText xml:space="preserve"> PAGEREF _Toc208834900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014CB25A" w14:textId="5737579D"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01" w:history="1">
            <w:r w:rsidR="008A205E" w:rsidRPr="0046417D">
              <w:rPr>
                <w:rStyle w:val="Hyperlink"/>
                <w:b/>
                <w:bCs/>
                <w:noProof/>
              </w:rPr>
              <w:t>4.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Quản lý rủi ro (Risk Management)</w:t>
            </w:r>
            <w:r w:rsidR="008A205E">
              <w:rPr>
                <w:noProof/>
                <w:webHidden/>
              </w:rPr>
              <w:tab/>
            </w:r>
            <w:r w:rsidR="008A205E">
              <w:rPr>
                <w:noProof/>
                <w:webHidden/>
              </w:rPr>
              <w:fldChar w:fldCharType="begin"/>
            </w:r>
            <w:r w:rsidR="008A205E">
              <w:rPr>
                <w:noProof/>
                <w:webHidden/>
              </w:rPr>
              <w:instrText xml:space="preserve"> PAGEREF _Toc208834901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7662E64E" w14:textId="000E45B2"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2" w:history="1">
            <w:r w:rsidR="008A205E" w:rsidRPr="0046417D">
              <w:rPr>
                <w:rStyle w:val="Hyperlink"/>
                <w:b/>
                <w:bCs/>
                <w:noProof/>
              </w:rPr>
              <w:t>4.1.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Nhận diện các rủi ro của dự án</w:t>
            </w:r>
            <w:r w:rsidR="008A205E">
              <w:rPr>
                <w:noProof/>
                <w:webHidden/>
              </w:rPr>
              <w:tab/>
            </w:r>
            <w:r w:rsidR="008A205E">
              <w:rPr>
                <w:noProof/>
                <w:webHidden/>
              </w:rPr>
              <w:fldChar w:fldCharType="begin"/>
            </w:r>
            <w:r w:rsidR="008A205E">
              <w:rPr>
                <w:noProof/>
                <w:webHidden/>
              </w:rPr>
              <w:instrText xml:space="preserve"> PAGEREF _Toc208834902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4B2A46B5" w14:textId="5D195146"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3" w:history="1">
            <w:r w:rsidR="008A205E" w:rsidRPr="0046417D">
              <w:rPr>
                <w:rStyle w:val="Hyperlink"/>
                <w:b/>
                <w:bCs/>
                <w:noProof/>
              </w:rPr>
              <w:t>4.1.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Rủi ro đặc thù với Laravel</w:t>
            </w:r>
            <w:r w:rsidR="008A205E">
              <w:rPr>
                <w:noProof/>
                <w:webHidden/>
              </w:rPr>
              <w:tab/>
            </w:r>
            <w:r w:rsidR="008A205E">
              <w:rPr>
                <w:noProof/>
                <w:webHidden/>
              </w:rPr>
              <w:fldChar w:fldCharType="begin"/>
            </w:r>
            <w:r w:rsidR="008A205E">
              <w:rPr>
                <w:noProof/>
                <w:webHidden/>
              </w:rPr>
              <w:instrText xml:space="preserve"> PAGEREF _Toc208834903 \h </w:instrText>
            </w:r>
            <w:r w:rsidR="008A205E">
              <w:rPr>
                <w:noProof/>
                <w:webHidden/>
              </w:rPr>
            </w:r>
            <w:r w:rsidR="008A205E">
              <w:rPr>
                <w:noProof/>
                <w:webHidden/>
              </w:rPr>
              <w:fldChar w:fldCharType="separate"/>
            </w:r>
            <w:r w:rsidR="008A205E">
              <w:rPr>
                <w:noProof/>
                <w:webHidden/>
              </w:rPr>
              <w:t>6</w:t>
            </w:r>
            <w:r w:rsidR="008A205E">
              <w:rPr>
                <w:noProof/>
                <w:webHidden/>
              </w:rPr>
              <w:fldChar w:fldCharType="end"/>
            </w:r>
          </w:hyperlink>
        </w:p>
        <w:p w14:paraId="2FE76340" w14:textId="499A22E4"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4" w:history="1">
            <w:r w:rsidR="008A205E" w:rsidRPr="0046417D">
              <w:rPr>
                <w:rStyle w:val="Hyperlink"/>
                <w:b/>
                <w:bCs/>
                <w:noProof/>
              </w:rPr>
              <w:t>4.1.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ế hoạch ứng phó với rủi ro</w:t>
            </w:r>
            <w:r w:rsidR="008A205E">
              <w:rPr>
                <w:noProof/>
                <w:webHidden/>
              </w:rPr>
              <w:tab/>
            </w:r>
            <w:r w:rsidR="008A205E">
              <w:rPr>
                <w:noProof/>
                <w:webHidden/>
              </w:rPr>
              <w:fldChar w:fldCharType="begin"/>
            </w:r>
            <w:r w:rsidR="008A205E">
              <w:rPr>
                <w:noProof/>
                <w:webHidden/>
              </w:rPr>
              <w:instrText xml:space="preserve"> PAGEREF _Toc208834904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5AD74B64" w14:textId="64090794"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05" w:history="1">
            <w:r w:rsidR="008A205E" w:rsidRPr="0046417D">
              <w:rPr>
                <w:rStyle w:val="Hyperlink"/>
                <w:b/>
                <w:bCs/>
                <w:noProof/>
              </w:rPr>
              <w:t>4.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iểm soát dự án (Project Control)</w:t>
            </w:r>
            <w:r w:rsidR="008A205E">
              <w:rPr>
                <w:noProof/>
                <w:webHidden/>
              </w:rPr>
              <w:tab/>
            </w:r>
            <w:r w:rsidR="008A205E">
              <w:rPr>
                <w:noProof/>
                <w:webHidden/>
              </w:rPr>
              <w:fldChar w:fldCharType="begin"/>
            </w:r>
            <w:r w:rsidR="008A205E">
              <w:rPr>
                <w:noProof/>
                <w:webHidden/>
              </w:rPr>
              <w:instrText xml:space="preserve"> PAGEREF _Toc208834905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10741D90" w14:textId="71699251"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6" w:history="1">
            <w:r w:rsidR="008A205E" w:rsidRPr="0046417D">
              <w:rPr>
                <w:rStyle w:val="Hyperlink"/>
                <w:b/>
                <w:bCs/>
                <w:noProof/>
              </w:rPr>
              <w:t>4.2.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Theo dõi tiến độ: Daily Scrum và Biểu đồ Burndown</w:t>
            </w:r>
            <w:r w:rsidR="008A205E">
              <w:rPr>
                <w:noProof/>
                <w:webHidden/>
              </w:rPr>
              <w:tab/>
            </w:r>
            <w:r w:rsidR="008A205E">
              <w:rPr>
                <w:noProof/>
                <w:webHidden/>
              </w:rPr>
              <w:fldChar w:fldCharType="begin"/>
            </w:r>
            <w:r w:rsidR="008A205E">
              <w:rPr>
                <w:noProof/>
                <w:webHidden/>
              </w:rPr>
              <w:instrText xml:space="preserve"> PAGEREF _Toc208834906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519ED5CF" w14:textId="4E9D94C9"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7" w:history="1">
            <w:r w:rsidR="008A205E" w:rsidRPr="0046417D">
              <w:rPr>
                <w:rStyle w:val="Hyperlink"/>
                <w:b/>
                <w:bCs/>
                <w:noProof/>
              </w:rPr>
              <w:t>4.2.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iểm soát thay đổi trong Agile</w:t>
            </w:r>
            <w:r w:rsidR="008A205E">
              <w:rPr>
                <w:noProof/>
                <w:webHidden/>
              </w:rPr>
              <w:tab/>
            </w:r>
            <w:r w:rsidR="008A205E">
              <w:rPr>
                <w:noProof/>
                <w:webHidden/>
              </w:rPr>
              <w:fldChar w:fldCharType="begin"/>
            </w:r>
            <w:r w:rsidR="008A205E">
              <w:rPr>
                <w:noProof/>
                <w:webHidden/>
              </w:rPr>
              <w:instrText xml:space="preserve"> PAGEREF _Toc208834907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557D3E64" w14:textId="63000748"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08" w:history="1">
            <w:r w:rsidR="008A205E" w:rsidRPr="0046417D">
              <w:rPr>
                <w:rStyle w:val="Hyperlink"/>
                <w:b/>
                <w:bCs/>
                <w:noProof/>
              </w:rPr>
              <w:t>4.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ế hoạch và thực thi kiểm thử (Software Testing)</w:t>
            </w:r>
            <w:r w:rsidR="008A205E">
              <w:rPr>
                <w:noProof/>
                <w:webHidden/>
              </w:rPr>
              <w:tab/>
            </w:r>
            <w:r w:rsidR="008A205E">
              <w:rPr>
                <w:noProof/>
                <w:webHidden/>
              </w:rPr>
              <w:fldChar w:fldCharType="begin"/>
            </w:r>
            <w:r w:rsidR="008A205E">
              <w:rPr>
                <w:noProof/>
                <w:webHidden/>
              </w:rPr>
              <w:instrText xml:space="preserve"> PAGEREF _Toc208834908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40CF5426" w14:textId="1D7E26BE"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09" w:history="1">
            <w:r w:rsidR="008A205E" w:rsidRPr="0046417D">
              <w:rPr>
                <w:rStyle w:val="Hyperlink"/>
                <w:b/>
                <w:bCs/>
                <w:noProof/>
              </w:rPr>
              <w:t>4.3.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Xây dựng kế hoạch kiểm thử (Test Plan)</w:t>
            </w:r>
            <w:r w:rsidR="008A205E">
              <w:rPr>
                <w:noProof/>
                <w:webHidden/>
              </w:rPr>
              <w:tab/>
            </w:r>
            <w:r w:rsidR="008A205E">
              <w:rPr>
                <w:noProof/>
                <w:webHidden/>
              </w:rPr>
              <w:fldChar w:fldCharType="begin"/>
            </w:r>
            <w:r w:rsidR="008A205E">
              <w:rPr>
                <w:noProof/>
                <w:webHidden/>
              </w:rPr>
              <w:instrText xml:space="preserve"> PAGEREF _Toc208834909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6CDC1D21" w14:textId="5557B725"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0" w:history="1">
            <w:r w:rsidR="008A205E" w:rsidRPr="0046417D">
              <w:rPr>
                <w:rStyle w:val="Hyperlink"/>
                <w:b/>
                <w:bCs/>
                <w:noProof/>
              </w:rPr>
              <w:t>4.3.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Viết Test Case cho ứng dụng web</w:t>
            </w:r>
            <w:r w:rsidR="008A205E">
              <w:rPr>
                <w:noProof/>
                <w:webHidden/>
              </w:rPr>
              <w:tab/>
            </w:r>
            <w:r w:rsidR="008A205E">
              <w:rPr>
                <w:noProof/>
                <w:webHidden/>
              </w:rPr>
              <w:fldChar w:fldCharType="begin"/>
            </w:r>
            <w:r w:rsidR="008A205E">
              <w:rPr>
                <w:noProof/>
                <w:webHidden/>
              </w:rPr>
              <w:instrText xml:space="preserve"> PAGEREF _Toc208834910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53566755" w14:textId="7D95D826"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1" w:history="1">
            <w:r w:rsidR="008A205E" w:rsidRPr="0046417D">
              <w:rPr>
                <w:rStyle w:val="Hyperlink"/>
                <w:b/>
                <w:bCs/>
                <w:noProof/>
              </w:rPr>
              <w:t>4.3.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Hướng dẫn sử dụng Apace Jmeter cho Performance Testing</w:t>
            </w:r>
            <w:r w:rsidR="008A205E">
              <w:rPr>
                <w:noProof/>
                <w:webHidden/>
              </w:rPr>
              <w:tab/>
            </w:r>
            <w:r w:rsidR="008A205E">
              <w:rPr>
                <w:noProof/>
                <w:webHidden/>
              </w:rPr>
              <w:fldChar w:fldCharType="begin"/>
            </w:r>
            <w:r w:rsidR="008A205E">
              <w:rPr>
                <w:noProof/>
                <w:webHidden/>
              </w:rPr>
              <w:instrText xml:space="preserve"> PAGEREF _Toc208834911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34C71AE5" w14:textId="4243B93A"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12" w:history="1">
            <w:r w:rsidR="008A205E" w:rsidRPr="0046417D">
              <w:rPr>
                <w:rStyle w:val="Hyperlink"/>
                <w:b/>
                <w:bCs/>
                <w:noProof/>
              </w:rPr>
              <w:t>4.4.</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Kế hoạch và thực thi kiểm thử (Software Testing)</w:t>
            </w:r>
            <w:r w:rsidR="008A205E">
              <w:rPr>
                <w:noProof/>
                <w:webHidden/>
              </w:rPr>
              <w:tab/>
            </w:r>
            <w:r w:rsidR="008A205E">
              <w:rPr>
                <w:noProof/>
                <w:webHidden/>
              </w:rPr>
              <w:fldChar w:fldCharType="begin"/>
            </w:r>
            <w:r w:rsidR="008A205E">
              <w:rPr>
                <w:noProof/>
                <w:webHidden/>
              </w:rPr>
              <w:instrText xml:space="preserve"> PAGEREF _Toc208834912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555F9610" w14:textId="3B094199"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3" w:history="1">
            <w:r w:rsidR="008A205E" w:rsidRPr="0046417D">
              <w:rPr>
                <w:rStyle w:val="Hyperlink"/>
                <w:b/>
                <w:bCs/>
                <w:noProof/>
              </w:rPr>
              <w:t>4.4.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Báo cáo tình trạng dự án</w:t>
            </w:r>
            <w:r w:rsidR="008A205E">
              <w:rPr>
                <w:noProof/>
                <w:webHidden/>
              </w:rPr>
              <w:tab/>
            </w:r>
            <w:r w:rsidR="008A205E">
              <w:rPr>
                <w:noProof/>
                <w:webHidden/>
              </w:rPr>
              <w:fldChar w:fldCharType="begin"/>
            </w:r>
            <w:r w:rsidR="008A205E">
              <w:rPr>
                <w:noProof/>
                <w:webHidden/>
              </w:rPr>
              <w:instrText xml:space="preserve"> PAGEREF _Toc208834913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4F0CB99B" w14:textId="50B3F784"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4" w:history="1">
            <w:r w:rsidR="008A205E" w:rsidRPr="0046417D">
              <w:rPr>
                <w:rStyle w:val="Hyperlink"/>
                <w:b/>
                <w:bCs/>
                <w:noProof/>
              </w:rPr>
              <w:t>4.4.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Họp Sprint Review và Sprint Retrospective</w:t>
            </w:r>
            <w:r w:rsidR="008A205E">
              <w:rPr>
                <w:noProof/>
                <w:webHidden/>
              </w:rPr>
              <w:tab/>
            </w:r>
            <w:r w:rsidR="008A205E">
              <w:rPr>
                <w:noProof/>
                <w:webHidden/>
              </w:rPr>
              <w:fldChar w:fldCharType="begin"/>
            </w:r>
            <w:r w:rsidR="008A205E">
              <w:rPr>
                <w:noProof/>
                <w:webHidden/>
              </w:rPr>
              <w:instrText xml:space="preserve"> PAGEREF _Toc208834914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36394853" w14:textId="077847C6" w:rsidR="008A205E" w:rsidRDefault="000A3C27">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915" w:history="1">
            <w:r w:rsidR="008A205E" w:rsidRPr="0046417D">
              <w:rPr>
                <w:rStyle w:val="Hyperlink"/>
                <w:b/>
                <w:bCs/>
                <w:noProof/>
              </w:rPr>
              <w:t>5.</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PHỤ LỤC</w:t>
            </w:r>
            <w:r w:rsidR="008A205E">
              <w:rPr>
                <w:noProof/>
                <w:webHidden/>
              </w:rPr>
              <w:tab/>
            </w:r>
            <w:r w:rsidR="008A205E">
              <w:rPr>
                <w:noProof/>
                <w:webHidden/>
              </w:rPr>
              <w:fldChar w:fldCharType="begin"/>
            </w:r>
            <w:r w:rsidR="008A205E">
              <w:rPr>
                <w:noProof/>
                <w:webHidden/>
              </w:rPr>
              <w:instrText xml:space="preserve"> PAGEREF _Toc208834915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4E9869E6" w14:textId="30FA3D34"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16" w:history="1">
            <w:r w:rsidR="008A205E" w:rsidRPr="0046417D">
              <w:rPr>
                <w:rStyle w:val="Hyperlink"/>
                <w:b/>
                <w:bCs/>
                <w:noProof/>
              </w:rPr>
              <w:t>5.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w:t>
            </w:r>
            <w:r w:rsidR="008A205E">
              <w:rPr>
                <w:noProof/>
                <w:webHidden/>
              </w:rPr>
              <w:tab/>
            </w:r>
            <w:r w:rsidR="008A205E">
              <w:rPr>
                <w:noProof/>
                <w:webHidden/>
              </w:rPr>
              <w:fldChar w:fldCharType="begin"/>
            </w:r>
            <w:r w:rsidR="008A205E">
              <w:rPr>
                <w:noProof/>
                <w:webHidden/>
              </w:rPr>
              <w:instrText xml:space="preserve"> PAGEREF _Toc208834916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48237CEA" w14:textId="72544B9B"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7" w:history="1">
            <w:r w:rsidR="008A205E" w:rsidRPr="0046417D">
              <w:rPr>
                <w:rStyle w:val="Hyperlink"/>
                <w:b/>
                <w:bCs/>
                <w:noProof/>
              </w:rPr>
              <w:t>5.1.1.</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luồng dữ liệu (DFD)</w:t>
            </w:r>
            <w:r w:rsidR="008A205E">
              <w:rPr>
                <w:noProof/>
                <w:webHidden/>
              </w:rPr>
              <w:tab/>
            </w:r>
            <w:r w:rsidR="008A205E">
              <w:rPr>
                <w:noProof/>
                <w:webHidden/>
              </w:rPr>
              <w:fldChar w:fldCharType="begin"/>
            </w:r>
            <w:r w:rsidR="008A205E">
              <w:rPr>
                <w:noProof/>
                <w:webHidden/>
              </w:rPr>
              <w:instrText xml:space="preserve"> PAGEREF _Toc208834917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147BE71D" w14:textId="122B6E1E"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8" w:history="1">
            <w:r w:rsidR="008A205E" w:rsidRPr="0046417D">
              <w:rPr>
                <w:rStyle w:val="Hyperlink"/>
                <w:b/>
                <w:bCs/>
                <w:noProof/>
              </w:rPr>
              <w:t>5.1.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quan hệ thực thể (ERD)</w:t>
            </w:r>
            <w:r w:rsidR="008A205E">
              <w:rPr>
                <w:noProof/>
                <w:webHidden/>
              </w:rPr>
              <w:tab/>
            </w:r>
            <w:r w:rsidR="008A205E">
              <w:rPr>
                <w:noProof/>
                <w:webHidden/>
              </w:rPr>
              <w:fldChar w:fldCharType="begin"/>
            </w:r>
            <w:r w:rsidR="008A205E">
              <w:rPr>
                <w:noProof/>
                <w:webHidden/>
              </w:rPr>
              <w:instrText xml:space="preserve"> PAGEREF _Toc208834918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705E0FA9" w14:textId="693DEE87"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19" w:history="1">
            <w:r w:rsidR="008A205E" w:rsidRPr="0046417D">
              <w:rPr>
                <w:rStyle w:val="Hyperlink"/>
                <w:b/>
                <w:bCs/>
                <w:noProof/>
              </w:rPr>
              <w:t>5.1.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trường hợp sử dụng (UseCase Diagram)</w:t>
            </w:r>
            <w:r w:rsidR="008A205E">
              <w:rPr>
                <w:noProof/>
                <w:webHidden/>
              </w:rPr>
              <w:tab/>
            </w:r>
            <w:r w:rsidR="008A205E">
              <w:rPr>
                <w:noProof/>
                <w:webHidden/>
              </w:rPr>
              <w:fldChar w:fldCharType="begin"/>
            </w:r>
            <w:r w:rsidR="008A205E">
              <w:rPr>
                <w:noProof/>
                <w:webHidden/>
              </w:rPr>
              <w:instrText xml:space="preserve"> PAGEREF _Toc208834919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638BB536" w14:textId="0AB29D45" w:rsidR="008A205E" w:rsidRDefault="000A3C27">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8834920" w:history="1">
            <w:r w:rsidR="008A205E" w:rsidRPr="0046417D">
              <w:rPr>
                <w:rStyle w:val="Hyperlink"/>
                <w:b/>
                <w:bCs/>
                <w:noProof/>
              </w:rPr>
              <w:t>5.1.4.</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Sơ đồ lớp (Class Diagram)</w:t>
            </w:r>
            <w:r w:rsidR="008A205E">
              <w:rPr>
                <w:noProof/>
                <w:webHidden/>
              </w:rPr>
              <w:tab/>
            </w:r>
            <w:r w:rsidR="008A205E">
              <w:rPr>
                <w:noProof/>
                <w:webHidden/>
              </w:rPr>
              <w:fldChar w:fldCharType="begin"/>
            </w:r>
            <w:r w:rsidR="008A205E">
              <w:rPr>
                <w:noProof/>
                <w:webHidden/>
              </w:rPr>
              <w:instrText xml:space="preserve"> PAGEREF _Toc208834920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01B3CB56" w14:textId="425B20C9"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1" w:history="1">
            <w:r w:rsidR="008A205E" w:rsidRPr="0046417D">
              <w:rPr>
                <w:rStyle w:val="Hyperlink"/>
                <w:b/>
                <w:bCs/>
                <w:noProof/>
              </w:rPr>
              <w:t>5.2.</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Bảng phân công vai trò và trách nhiệm</w:t>
            </w:r>
            <w:r w:rsidR="008A205E">
              <w:rPr>
                <w:noProof/>
                <w:webHidden/>
              </w:rPr>
              <w:tab/>
            </w:r>
            <w:r w:rsidR="008A205E">
              <w:rPr>
                <w:noProof/>
                <w:webHidden/>
              </w:rPr>
              <w:fldChar w:fldCharType="begin"/>
            </w:r>
            <w:r w:rsidR="008A205E">
              <w:rPr>
                <w:noProof/>
                <w:webHidden/>
              </w:rPr>
              <w:instrText xml:space="preserve"> PAGEREF _Toc208834921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698C593D" w14:textId="4DE74DDC"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2" w:history="1">
            <w:r w:rsidR="008A205E" w:rsidRPr="0046417D">
              <w:rPr>
                <w:rStyle w:val="Hyperlink"/>
                <w:b/>
                <w:bCs/>
                <w:noProof/>
              </w:rPr>
              <w:t>5.3.</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Ma trận quản lý rủi ro chi tiết</w:t>
            </w:r>
            <w:r w:rsidR="008A205E">
              <w:rPr>
                <w:noProof/>
                <w:webHidden/>
              </w:rPr>
              <w:tab/>
            </w:r>
            <w:r w:rsidR="008A205E">
              <w:rPr>
                <w:noProof/>
                <w:webHidden/>
              </w:rPr>
              <w:fldChar w:fldCharType="begin"/>
            </w:r>
            <w:r w:rsidR="008A205E">
              <w:rPr>
                <w:noProof/>
                <w:webHidden/>
              </w:rPr>
              <w:instrText xml:space="preserve"> PAGEREF _Toc208834922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48485F70" w14:textId="087469D0"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3" w:history="1">
            <w:r w:rsidR="008A205E" w:rsidRPr="0046417D">
              <w:rPr>
                <w:rStyle w:val="Hyperlink"/>
                <w:b/>
                <w:bCs/>
                <w:noProof/>
              </w:rPr>
              <w:t>5.4.</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Bảng kế hoạch kiểm thử và Test Case</w:t>
            </w:r>
            <w:r w:rsidR="008A205E">
              <w:rPr>
                <w:noProof/>
                <w:webHidden/>
              </w:rPr>
              <w:tab/>
            </w:r>
            <w:r w:rsidR="008A205E">
              <w:rPr>
                <w:noProof/>
                <w:webHidden/>
              </w:rPr>
              <w:fldChar w:fldCharType="begin"/>
            </w:r>
            <w:r w:rsidR="008A205E">
              <w:rPr>
                <w:noProof/>
                <w:webHidden/>
              </w:rPr>
              <w:instrText xml:space="preserve"> PAGEREF _Toc208834923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1B823A36" w14:textId="4DCC2A77" w:rsidR="008A205E" w:rsidRDefault="000A3C27">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8834924" w:history="1">
            <w:r w:rsidR="008A205E" w:rsidRPr="0046417D">
              <w:rPr>
                <w:rStyle w:val="Hyperlink"/>
                <w:b/>
                <w:bCs/>
                <w:noProof/>
              </w:rPr>
              <w:t>5.5.</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Hướng dẫn sử dụng các công cụ (Jira,Notion,Git) chi tiết</w:t>
            </w:r>
            <w:r w:rsidR="008A205E">
              <w:rPr>
                <w:noProof/>
                <w:webHidden/>
              </w:rPr>
              <w:tab/>
            </w:r>
            <w:r w:rsidR="008A205E">
              <w:rPr>
                <w:noProof/>
                <w:webHidden/>
              </w:rPr>
              <w:fldChar w:fldCharType="begin"/>
            </w:r>
            <w:r w:rsidR="008A205E">
              <w:rPr>
                <w:noProof/>
                <w:webHidden/>
              </w:rPr>
              <w:instrText xml:space="preserve"> PAGEREF _Toc208834924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6DFFDA05" w14:textId="0805A96C" w:rsidR="008A205E" w:rsidRDefault="000A3C27">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8834925" w:history="1">
            <w:r w:rsidR="008A205E" w:rsidRPr="0046417D">
              <w:rPr>
                <w:rStyle w:val="Hyperlink"/>
                <w:b/>
                <w:bCs/>
                <w:noProof/>
              </w:rPr>
              <w:t>6.</w:t>
            </w:r>
            <w:r w:rsidR="008A205E">
              <w:rPr>
                <w:rFonts w:asciiTheme="minorHAnsi" w:hAnsiTheme="minorHAnsi" w:cstheme="minorBidi"/>
                <w:noProof/>
                <w:kern w:val="0"/>
                <w:sz w:val="22"/>
                <w:szCs w:val="22"/>
                <w:lang w:eastAsia="ja-JP"/>
                <w14:ligatures w14:val="none"/>
              </w:rPr>
              <w:tab/>
            </w:r>
            <w:r w:rsidR="008A205E" w:rsidRPr="0046417D">
              <w:rPr>
                <w:rStyle w:val="Hyperlink"/>
                <w:b/>
                <w:bCs/>
                <w:noProof/>
              </w:rPr>
              <w:t>TÀI LIỆU THAM KHẢO</w:t>
            </w:r>
            <w:r w:rsidR="008A205E">
              <w:rPr>
                <w:noProof/>
                <w:webHidden/>
              </w:rPr>
              <w:tab/>
            </w:r>
            <w:r w:rsidR="008A205E">
              <w:rPr>
                <w:noProof/>
                <w:webHidden/>
              </w:rPr>
              <w:fldChar w:fldCharType="begin"/>
            </w:r>
            <w:r w:rsidR="008A205E">
              <w:rPr>
                <w:noProof/>
                <w:webHidden/>
              </w:rPr>
              <w:instrText xml:space="preserve"> PAGEREF _Toc208834925 \h </w:instrText>
            </w:r>
            <w:r w:rsidR="008A205E">
              <w:rPr>
                <w:noProof/>
                <w:webHidden/>
              </w:rPr>
            </w:r>
            <w:r w:rsidR="008A205E">
              <w:rPr>
                <w:noProof/>
                <w:webHidden/>
              </w:rPr>
              <w:fldChar w:fldCharType="separate"/>
            </w:r>
            <w:r w:rsidR="008A205E">
              <w:rPr>
                <w:noProof/>
                <w:webHidden/>
              </w:rPr>
              <w:t>7</w:t>
            </w:r>
            <w:r w:rsidR="008A205E">
              <w:rPr>
                <w:noProof/>
                <w:webHidden/>
              </w:rPr>
              <w:fldChar w:fldCharType="end"/>
            </w:r>
          </w:hyperlink>
        </w:p>
        <w:p w14:paraId="2FCB5957" w14:textId="43388482" w:rsidR="00C4514C" w:rsidRDefault="00C4514C" w:rsidP="00D4672A">
          <w:pPr>
            <w:jc w:val="both"/>
          </w:pPr>
          <w:r>
            <w:rPr>
              <w:b/>
              <w:bCs/>
              <w:noProof/>
            </w:rPr>
            <w:fldChar w:fldCharType="end"/>
          </w:r>
        </w:p>
      </w:sdtContent>
    </w:sdt>
    <w:p w14:paraId="57321B52" w14:textId="273D344E" w:rsidR="00176207" w:rsidRPr="00463570" w:rsidRDefault="00176207" w:rsidP="00D4672A">
      <w:pPr>
        <w:jc w:val="both"/>
        <w:rPr>
          <w:b/>
          <w:bCs/>
          <w:szCs w:val="26"/>
        </w:rPr>
      </w:pPr>
      <w:r w:rsidRPr="00B95C45">
        <w:rPr>
          <w:sz w:val="28"/>
        </w:rPr>
        <w:br w:type="page"/>
      </w:r>
    </w:p>
    <w:p w14:paraId="0E4F20F3" w14:textId="18B6AD6F" w:rsidR="009B2468" w:rsidRDefault="006C4182" w:rsidP="00B95A35">
      <w:pPr>
        <w:spacing w:line="288" w:lineRule="auto"/>
        <w:jc w:val="center"/>
        <w:outlineLvl w:val="0"/>
        <w:rPr>
          <w:b/>
          <w:bCs/>
          <w:sz w:val="28"/>
        </w:rPr>
      </w:pPr>
      <w:bookmarkStart w:id="0" w:name="_Toc208834864"/>
      <w:r>
        <w:rPr>
          <w:b/>
          <w:bCs/>
          <w:sz w:val="28"/>
        </w:rPr>
        <w:lastRenderedPageBreak/>
        <w:t>Lời mở đầu</w:t>
      </w:r>
      <w:bookmarkEnd w:id="0"/>
    </w:p>
    <w:p w14:paraId="458F94EE" w14:textId="2B3CDF32" w:rsidR="006C4182" w:rsidRPr="006C4182" w:rsidRDefault="001323B6" w:rsidP="00B95A35">
      <w:pPr>
        <w:ind w:firstLine="720"/>
        <w:jc w:val="both"/>
        <w:rPr>
          <w:bCs/>
          <w:sz w:val="28"/>
        </w:rPr>
      </w:pPr>
      <w:r w:rsidRPr="001323B6">
        <w:rPr>
          <w:bCs/>
          <w:sz w:val="28"/>
        </w:rPr>
        <w:t>Đồ án này trình bày về quy trình quản lý và phát triển dự án phần mềm với đề tài FriendMart - Social Commerce Hub, một website thương mại điện tử xã hội kết hợp hai tính năng chính: bán hàng và mạng xã hội. Dự án được thực hiện bởi một nhóm 5 sinh viên, sử dụng mô hình quản lý linh hoạt Agile với khung quy trình Scrum và công nghệ PHP Laravel. Mục tiêu của báo cáo là trình bày một cách toàn diện quy trình quản lý dự án từ giai đoạn khởi tạo, lập kế hoạch, triển khai, đến kiểm soát và báo cáo dự án, nhằm đảm bảo sản phẩm không chỉ đáp ứng yêu cầu kỹ thuật mà còn có giá trị áp dụng vào thực tế. Báo cáo này không những cung cấp các bước thực hiện dự án cụ thể mà còn đi sâu vào phân tích kế hoạch và đưa ra các quyết định cho việc quản lý dự án, đặc biệt là việc lựa chọn mô hình Agile để giải quyết tính phức tạp và thay đổi liên tục của một nền tảng kết hợp giữa thương mại điện tử và mạng xã hội. Dự án sử dụng các công cụ quản lý dự án hàng đầu như Jira, Notion, quản lý mã nguồn qua Git &amp; GitHub và các công cụ kiểm thử chuyên dụng như PHPUnit, Apache Jmeter một cách có hệ thống, nhằm phản ánh một quy trình quản lý và làm việc logic và hiệu quả.</w:t>
      </w:r>
    </w:p>
    <w:p w14:paraId="56F64356" w14:textId="17684211" w:rsidR="006C4182" w:rsidRDefault="006C4182" w:rsidP="00B95A35">
      <w:pPr>
        <w:pStyle w:val="ListParagraph"/>
        <w:numPr>
          <w:ilvl w:val="0"/>
          <w:numId w:val="5"/>
        </w:numPr>
        <w:spacing w:line="288" w:lineRule="auto"/>
        <w:jc w:val="both"/>
        <w:outlineLvl w:val="0"/>
        <w:rPr>
          <w:b/>
          <w:bCs/>
          <w:sz w:val="28"/>
        </w:rPr>
      </w:pPr>
      <w:bookmarkStart w:id="1" w:name="_Toc208834865"/>
      <w:r>
        <w:rPr>
          <w:b/>
          <w:bCs/>
          <w:sz w:val="28"/>
        </w:rPr>
        <w:t>TỔNG QUAN DỰ ÁN</w:t>
      </w:r>
      <w:bookmarkEnd w:id="1"/>
    </w:p>
    <w:p w14:paraId="5EC7D941" w14:textId="136F50DC" w:rsidR="009B2468" w:rsidRDefault="000B0A64" w:rsidP="00B95A35">
      <w:pPr>
        <w:pStyle w:val="ListParagraph"/>
        <w:numPr>
          <w:ilvl w:val="1"/>
          <w:numId w:val="5"/>
        </w:numPr>
        <w:spacing w:line="288" w:lineRule="auto"/>
        <w:jc w:val="both"/>
        <w:outlineLvl w:val="1"/>
        <w:rPr>
          <w:b/>
          <w:bCs/>
          <w:sz w:val="28"/>
        </w:rPr>
      </w:pPr>
      <w:bookmarkStart w:id="2" w:name="_Toc208834866"/>
      <w:r>
        <w:rPr>
          <w:b/>
          <w:bCs/>
          <w:sz w:val="28"/>
        </w:rPr>
        <w:t>Bối Cánh Và Tầm Nhìn Dự Án</w:t>
      </w:r>
      <w:bookmarkEnd w:id="2"/>
    </w:p>
    <w:p w14:paraId="66B81C7D" w14:textId="59E4A0E9" w:rsidR="009B76CD" w:rsidRDefault="000B0A64" w:rsidP="00B95A35">
      <w:pPr>
        <w:pStyle w:val="ListParagraph"/>
        <w:numPr>
          <w:ilvl w:val="2"/>
          <w:numId w:val="5"/>
        </w:numPr>
        <w:spacing w:line="288" w:lineRule="auto"/>
        <w:jc w:val="both"/>
        <w:outlineLvl w:val="2"/>
        <w:rPr>
          <w:b/>
          <w:bCs/>
          <w:sz w:val="28"/>
        </w:rPr>
      </w:pPr>
      <w:bookmarkStart w:id="3" w:name="_Toc208834867"/>
      <w:r>
        <w:rPr>
          <w:b/>
          <w:bCs/>
          <w:sz w:val="28"/>
        </w:rPr>
        <w:t>Giới thiệu đề tài: Nền tảng E-commerce kết hợp mạng xã hội (Social Commerce)</w:t>
      </w:r>
      <w:bookmarkEnd w:id="3"/>
    </w:p>
    <w:p w14:paraId="76C85DB0" w14:textId="69A578D1" w:rsidR="001323B6" w:rsidRPr="001323B6" w:rsidRDefault="001323B6" w:rsidP="00B95A35">
      <w:pPr>
        <w:ind w:left="1080" w:firstLine="720"/>
        <w:jc w:val="both"/>
        <w:rPr>
          <w:bCs/>
          <w:sz w:val="28"/>
        </w:rPr>
      </w:pPr>
      <w:r w:rsidRPr="001323B6">
        <w:rPr>
          <w:bCs/>
          <w:sz w:val="28"/>
        </w:rPr>
        <w:t>Dự án FriendMart được phát triển dựa trên ý tưởng đột phá của "Social Commerce", một hình thức kinh doanh trực tuyến đang trở thành xu hướng chủ đạo bằng cách kết hợ</w:t>
      </w:r>
      <w:r>
        <w:rPr>
          <w:bCs/>
          <w:sz w:val="28"/>
        </w:rPr>
        <w:t xml:space="preserve">p sự kết nối mạnh mẽ </w:t>
      </w:r>
      <w:r w:rsidRPr="001323B6">
        <w:rPr>
          <w:bCs/>
          <w:sz w:val="28"/>
        </w:rPr>
        <w:t>của mạng xã hội và thương mại điện tử</w:t>
      </w:r>
      <w:r>
        <w:rPr>
          <w:bCs/>
          <w:sz w:val="28"/>
        </w:rPr>
        <w:t xml:space="preserve"> </w:t>
      </w:r>
      <w:r>
        <w:rPr>
          <w:bCs/>
          <w:sz w:val="28"/>
        </w:rPr>
        <w:fldChar w:fldCharType="begin"/>
      </w:r>
      <w:r>
        <w:rPr>
          <w:bCs/>
          <w:sz w:val="28"/>
        </w:rPr>
        <w:instrText xml:space="preserve"> ADDIN ZOTERO_ITEM CSL_CITATION {"citationID":"1Lc3ENsD","properties":{"formattedCitation":"[1]","plainCitation":"[1]","noteIndex":0},"citationItems":[{"id":84,"uris":["http://zotero.org/users/local/N9Vb2a9Q/items/YT6QTLVX"],"itemData":{"id":84,"type":"webpage","title":"Social Commerce Là Gì? Cách Kinh Doanh Với Social Commerce","URL":"https://mona.media/social-commerce-la-gi/","accessed":{"date-parts":[["2025",9,15]]}}}],"schema":"https://github.com/citation-style-language/schema/raw/master/csl-citation.json"} </w:instrText>
      </w:r>
      <w:r>
        <w:rPr>
          <w:bCs/>
          <w:sz w:val="28"/>
        </w:rPr>
        <w:fldChar w:fldCharType="separate"/>
      </w:r>
      <w:r w:rsidRPr="001323B6">
        <w:rPr>
          <w:sz w:val="28"/>
        </w:rPr>
        <w:t>[1]</w:t>
      </w:r>
      <w:r>
        <w:rPr>
          <w:bCs/>
          <w:sz w:val="28"/>
        </w:rPr>
        <w:fldChar w:fldCharType="end"/>
      </w:r>
      <w:r w:rsidRPr="001323B6">
        <w:rPr>
          <w:bCs/>
          <w:sz w:val="28"/>
        </w:rPr>
        <w:t>. Điều này cho phép người dùng mua sắm trực tiếp trên các nền tảng mạng xã hội hoặc một nền tảng chuyên biệ</w:t>
      </w:r>
      <w:r>
        <w:rPr>
          <w:bCs/>
          <w:sz w:val="28"/>
        </w:rPr>
        <w:t xml:space="preserve">t. Từ đó </w:t>
      </w:r>
      <w:r w:rsidRPr="001323B6">
        <w:rPr>
          <w:bCs/>
          <w:sz w:val="28"/>
        </w:rPr>
        <w:t>FriendMart được thiết kế để trở thành một trung tâm thương mại điện tử xã hội, nơi người dùng có thể mua sắm, chia sẻ và tương tác trực tiếp trên cùng một nền tảng. Nền tảng này được xây dựng nhằm đáp ứng đầy đủ các chức năng bán hàng hay mua sắm như quản lý sản phẩm, giỏ hàng, thanh toán và quản lý đơn hàng mà còn cho phép người dùng tương tác với nhau thông qua các hoạt động như tạo hồ sơ cá nhân, kết bạn, theo dõi shop, chia sẻ sản phẩm, đánh giá và bình luận, ngoài ra còn kết hợp chức năng trang tin qua việc quản lý chủ đề và bài viế</w:t>
      </w:r>
      <w:r>
        <w:rPr>
          <w:bCs/>
          <w:sz w:val="28"/>
        </w:rPr>
        <w:t xml:space="preserve">t </w:t>
      </w:r>
      <w:r w:rsidRPr="001323B6">
        <w:rPr>
          <w:bCs/>
          <w:sz w:val="28"/>
        </w:rPr>
        <w:t>. Mục đích chính là biến trải nghiệm mua sắm từ một giao dịch đơn thuần thành một hoạt động mang tính cộng đồng, nơi người dùng có thể chia sẻ và tương tác xoay quanh sở thích mua sắm của họ</w:t>
      </w:r>
      <w:r w:rsidR="00B95A35">
        <w:rPr>
          <w:bCs/>
          <w:sz w:val="28"/>
        </w:rPr>
        <w:t xml:space="preserve"> </w:t>
      </w:r>
      <w:r w:rsidR="00B95A35">
        <w:rPr>
          <w:bCs/>
          <w:sz w:val="28"/>
        </w:rPr>
        <w:fldChar w:fldCharType="begin"/>
      </w:r>
      <w:r w:rsidR="00B95A35">
        <w:rPr>
          <w:bCs/>
          <w:sz w:val="28"/>
        </w:rPr>
        <w:instrText xml:space="preserve"> ADDIN ZOTERO_ITEM CSL_CITATION {"citationID":"mPD4QyyG","properties":{"formattedCitation":"[2]","plainCitation":"[2]","noteIndex":0},"citationItems":[{"id":87,"uris":["http://zotero.org/users/local/N9Vb2a9Q/items/93FUZRMV"],"itemData":{"id":87,"type":"webpage","title":"Social Commerce là gì? Làm thế nào để người kinh doanh online bắt đầu với Social Commerce? | Advertising Vietnam","URL":"https://advertisingvietnam.com/social-commerce-la-gi-lam-the-nao-de-nguoi-kinh-doanh-online-bat-dau-voi-social-commerce-p16623","accessed":{"date-parts":[["2025",9,15]]}}}],"schema":"https://github.com/citation-style-language/schema/raw/master/csl-citation.json"} </w:instrText>
      </w:r>
      <w:r w:rsidR="00B95A35">
        <w:rPr>
          <w:bCs/>
          <w:sz w:val="28"/>
        </w:rPr>
        <w:fldChar w:fldCharType="separate"/>
      </w:r>
      <w:r w:rsidR="00B95A35" w:rsidRPr="00B95A35">
        <w:rPr>
          <w:sz w:val="28"/>
        </w:rPr>
        <w:t>[2]</w:t>
      </w:r>
      <w:r w:rsidR="00B95A35">
        <w:rPr>
          <w:bCs/>
          <w:sz w:val="28"/>
        </w:rPr>
        <w:fldChar w:fldCharType="end"/>
      </w:r>
      <w:r w:rsidRPr="001323B6">
        <w:rPr>
          <w:bCs/>
          <w:sz w:val="28"/>
        </w:rPr>
        <w:t xml:space="preserve">. Từ đó, việc mua sắm không chỉ là việc lựa chọn và thêm vào giỏ hàng mà còn là nơi mọi người có thể giao tiếp, xây dựng mối quan hệ với nhau.   </w:t>
      </w:r>
    </w:p>
    <w:p w14:paraId="32FDF8F1" w14:textId="60A4C30E" w:rsidR="000B0A64" w:rsidRDefault="000B0A64" w:rsidP="00B95A35">
      <w:pPr>
        <w:ind w:left="1080" w:firstLine="360"/>
        <w:jc w:val="both"/>
        <w:rPr>
          <w:bCs/>
          <w:sz w:val="28"/>
        </w:rPr>
      </w:pPr>
      <w:r w:rsidRPr="000B0A64">
        <w:rPr>
          <w:bCs/>
          <w:sz w:val="28"/>
        </w:rPr>
        <w:t xml:space="preserve">Việc lựa chọn đề tài này được đánh giá là một thách thức hợp lý đối với một đồ án môn học. Dự án đòi hỏi phải quản lý nhiều luồng dữ liệu phức tạp, từ thông tin sản phẩm và đơn hàng cho đến các tương tác xã </w:t>
      </w:r>
      <w:r w:rsidRPr="000B0A64">
        <w:rPr>
          <w:bCs/>
          <w:sz w:val="28"/>
        </w:rPr>
        <w:lastRenderedPageBreak/>
        <w:t xml:space="preserve">hội như bài đăng và tin nhắn. Điều này tạo điều kiện lý tưởng để áp dụng các kỹ thuật quản lý dự án phần mềm tiên tiến, bao gồm phân tích yêu cầu đa luồng và thiết kế cơ sở dữ liệu quan hệ phức tạp </w:t>
      </w:r>
    </w:p>
    <w:p w14:paraId="54839D86" w14:textId="09CE99B0" w:rsidR="00593BB5" w:rsidRDefault="00593BB5" w:rsidP="00B95A35">
      <w:pPr>
        <w:pStyle w:val="ListParagraph"/>
        <w:numPr>
          <w:ilvl w:val="2"/>
          <w:numId w:val="5"/>
        </w:numPr>
        <w:spacing w:line="288" w:lineRule="auto"/>
        <w:jc w:val="both"/>
        <w:outlineLvl w:val="2"/>
        <w:rPr>
          <w:b/>
          <w:bCs/>
          <w:sz w:val="28"/>
        </w:rPr>
      </w:pPr>
      <w:bookmarkStart w:id="4" w:name="_Toc208834868"/>
      <w:r>
        <w:rPr>
          <w:b/>
          <w:bCs/>
          <w:sz w:val="28"/>
        </w:rPr>
        <w:t>Mục tiêu dự án (Object Objectives)</w:t>
      </w:r>
      <w:bookmarkEnd w:id="4"/>
    </w:p>
    <w:p w14:paraId="22D60F51" w14:textId="681853D4" w:rsidR="005C71FE" w:rsidRDefault="00B95A35" w:rsidP="00B95A35">
      <w:pPr>
        <w:ind w:left="1080" w:firstLine="360"/>
        <w:jc w:val="both"/>
        <w:rPr>
          <w:bCs/>
          <w:sz w:val="28"/>
        </w:rPr>
      </w:pPr>
      <w:r w:rsidRPr="00B95A35">
        <w:rPr>
          <w:bCs/>
          <w:sz w:val="28"/>
        </w:rPr>
        <w:t>Tầm nhìn tổng quát của dự án là "FriendMart - Where Shopping Meets Friendship", dự án hướng tới việc trở thành một nền tảng thương mại điện tử và kết nối xã hội qua việc mua sắm, nơi những trao đổi không chỉ là giao dịch mà còn là một trải nghiệm xã hội, kết nối mọi người. Điều đó có nghĩa ngoài mua và bán, nền tảng này có thể giúp mọi người kết bạn, tương tác với các bài viết, các sản phẩm, tìm ra những món hàng có lượt thích chung với nhau hay chia sẻ những trải nghiệm sản phẩm qua các bài viết, hình ảnh... Ý tưởng độc đáo này đảm bảo một dự án đầy hứa hẹn, một trang web bán hàng đầy sinh động và có tính kết nối mọi ngườ</w:t>
      </w:r>
      <w:r>
        <w:rPr>
          <w:bCs/>
          <w:sz w:val="28"/>
        </w:rPr>
        <w:t>i</w:t>
      </w:r>
      <w:r w:rsidR="00D54A8E">
        <w:rPr>
          <w:bCs/>
          <w:sz w:val="28"/>
        </w:rPr>
        <w:t>.</w:t>
      </w:r>
    </w:p>
    <w:p w14:paraId="3C52273F" w14:textId="2601393A" w:rsidR="00E418DD" w:rsidRPr="00B95A35" w:rsidRDefault="00B95A35" w:rsidP="00B95A35">
      <w:pPr>
        <w:ind w:left="1080" w:firstLine="360"/>
        <w:jc w:val="both"/>
        <w:rPr>
          <w:bCs/>
          <w:sz w:val="28"/>
        </w:rPr>
      </w:pPr>
      <w:r w:rsidRPr="00B95A35">
        <w:rPr>
          <w:bCs/>
          <w:sz w:val="28"/>
        </w:rPr>
        <w:t>Các mục tiêu của dự án được xác định theo mô hình SMART để đảm bảo tính khả thi và đo lường được. Thứ nhất, về tiêu chí Specific (Cụ thể), chức năng và mục đích của trang web đã được xác định rõ ràng. Dự án này sẽ phát triển một website bán hàng tích hợp mạng xã hội, có nhiều chức năng cốt lõi như quản lý sản phẩm, danh mục, thương hiệu, hóa đơn... Ngoài ra, người dùng có thể thích, bình luận và chia sẻ sản phẩm cho bạn bè. Bên cạnh đó là các chức năng mạng xã hội cơ bản như đăng bài viết, bình luận, thích, chia sẻ, kết bạn, theo dõi, và các tính năng mở rộng như vận chuyển và trang tin tức</w:t>
      </w:r>
      <w:r w:rsidR="00973F9D">
        <w:rPr>
          <w:bCs/>
          <w:sz w:val="28"/>
        </w:rPr>
        <w:t xml:space="preserve"> cũng được đưa vào dự án</w:t>
      </w:r>
      <w:r w:rsidRPr="00B95A35">
        <w:rPr>
          <w:bCs/>
          <w:sz w:val="28"/>
        </w:rPr>
        <w:t>. Tiếp theo, về tiêu chí Measurable (Đo lường được), dự án đặt ra các thước đo rõ ràng. Với đội ngũ 5 thành viên, mục tiêu là hoàn thành đầy đủ số lượng chức năng cơ bản đã xác định, đảm bảo sản phẩm chạy trơn tru, không có lỗi nghiêm trọng, và đạt tỷ lệ thành công 95% trong các test case đã được định nghĩa cho các chức năng cốt lõi. Toàn bộ công việc sẽ được hoàn thành trong 3-4 Sprint, mỗi Sprint kéo dài 2 tuần, để đáp ứng tiến độ trước buổi báo cáo đồ án. Về tiêu chí</w:t>
      </w:r>
      <w:r>
        <w:rPr>
          <w:bCs/>
          <w:sz w:val="28"/>
        </w:rPr>
        <w:t xml:space="preserve"> </w:t>
      </w:r>
      <w:r w:rsidRPr="00B95A35">
        <w:rPr>
          <w:bCs/>
          <w:sz w:val="28"/>
        </w:rPr>
        <w:t>Achievable (Khả thi), mục tiêu này là hoàn toàn khả thi vì đội ngũ 5 thành viên đều có kiến thứ</w:t>
      </w:r>
      <w:r>
        <w:rPr>
          <w:bCs/>
          <w:sz w:val="28"/>
        </w:rPr>
        <w:t xml:space="preserve">c nền tảng </w:t>
      </w:r>
      <w:r w:rsidRPr="00B95A35">
        <w:rPr>
          <w:bCs/>
          <w:sz w:val="28"/>
        </w:rPr>
        <w:t>về công nghệ</w:t>
      </w:r>
      <w:r>
        <w:rPr>
          <w:bCs/>
          <w:sz w:val="28"/>
        </w:rPr>
        <w:t xml:space="preserve"> web PHP Laravel đây là một môn học song song với môn quản lý dự án phần mềm hiện tại và có khả năng</w:t>
      </w:r>
      <w:r w:rsidR="00973F9D">
        <w:rPr>
          <w:bCs/>
          <w:sz w:val="28"/>
        </w:rPr>
        <w:t xml:space="preserve"> cao</w:t>
      </w:r>
      <w:r>
        <w:rPr>
          <w:bCs/>
          <w:sz w:val="28"/>
        </w:rPr>
        <w:t xml:space="preserve"> xây dựng thành công dự án. </w:t>
      </w:r>
      <w:r w:rsidRPr="00B95A35">
        <w:rPr>
          <w:bCs/>
          <w:sz w:val="28"/>
        </w:rPr>
        <w:t>Tiêu chí Relevant (Liên quan) cũng được đáp ứng, khi dự án phục vụ trực tiếp cho mục tiêu học tập, giúp các thành viên áp dụng kiến thức lý thuyết về quản lý dự án vào thực tế</w:t>
      </w:r>
      <w:r>
        <w:rPr>
          <w:bCs/>
          <w:sz w:val="28"/>
        </w:rPr>
        <w:t xml:space="preserve"> tại môi trường học thuật</w:t>
      </w:r>
      <w:r w:rsidRPr="00B95A35">
        <w:rPr>
          <w:bCs/>
          <w:sz w:val="28"/>
        </w:rPr>
        <w:t>. Cuối cùng, tiêu chí Time-bound (Có thời hạn) được tuân thủ nghiêm ngặt, với cam kết hoàn thành dự án trong khoảng thời gian từ 6 đến 8 tuần để đáp ứng tiến độ môn họ</w:t>
      </w:r>
      <w:r>
        <w:rPr>
          <w:bCs/>
          <w:sz w:val="28"/>
        </w:rPr>
        <w:t>c</w:t>
      </w:r>
      <w:r w:rsidRPr="00B95A35">
        <w:rPr>
          <w:bCs/>
          <w:sz w:val="28"/>
        </w:rPr>
        <w:t>.</w:t>
      </w:r>
    </w:p>
    <w:p w14:paraId="5CD805FA" w14:textId="1216B693" w:rsidR="00B301A5" w:rsidRDefault="00C00E4F" w:rsidP="00D4672A">
      <w:pPr>
        <w:pStyle w:val="ListParagraph"/>
        <w:numPr>
          <w:ilvl w:val="1"/>
          <w:numId w:val="5"/>
        </w:numPr>
        <w:spacing w:line="288" w:lineRule="auto"/>
        <w:jc w:val="both"/>
        <w:outlineLvl w:val="1"/>
        <w:rPr>
          <w:b/>
          <w:bCs/>
          <w:sz w:val="28"/>
        </w:rPr>
      </w:pPr>
      <w:bookmarkStart w:id="5" w:name="_Toc208834869"/>
      <w:r>
        <w:rPr>
          <w:b/>
          <w:bCs/>
          <w:sz w:val="28"/>
        </w:rPr>
        <w:t>Phương Pháp Luận Quản Lý Dự Án</w:t>
      </w:r>
      <w:bookmarkEnd w:id="5"/>
    </w:p>
    <w:p w14:paraId="7370BB02" w14:textId="60320502" w:rsidR="00B301A5" w:rsidRDefault="00C00E4F" w:rsidP="00D4672A">
      <w:pPr>
        <w:pStyle w:val="ListParagraph"/>
        <w:numPr>
          <w:ilvl w:val="2"/>
          <w:numId w:val="5"/>
        </w:numPr>
        <w:spacing w:line="288" w:lineRule="auto"/>
        <w:jc w:val="both"/>
        <w:outlineLvl w:val="2"/>
        <w:rPr>
          <w:b/>
          <w:bCs/>
          <w:sz w:val="28"/>
        </w:rPr>
      </w:pPr>
      <w:bookmarkStart w:id="6" w:name="_Toc208834870"/>
      <w:r>
        <w:rPr>
          <w:b/>
          <w:bCs/>
          <w:sz w:val="28"/>
        </w:rPr>
        <w:t>Giới thiệu về Agile/Scrum</w:t>
      </w:r>
      <w:bookmarkEnd w:id="6"/>
    </w:p>
    <w:p w14:paraId="77BCE40F" w14:textId="612BDA69" w:rsidR="006F2D2E" w:rsidRDefault="000E4635" w:rsidP="008D35AD">
      <w:pPr>
        <w:ind w:left="1080" w:firstLine="360"/>
        <w:jc w:val="both"/>
        <w:rPr>
          <w:bCs/>
          <w:sz w:val="28"/>
        </w:rPr>
      </w:pPr>
      <w:r w:rsidRPr="000E4635">
        <w:rPr>
          <w:bCs/>
          <w:sz w:val="28"/>
        </w:rPr>
        <w:lastRenderedPageBreak/>
        <w:t xml:space="preserve">Agile là một phương pháp phát triển phần mềm linh hoạt, tập trung vào việc thích ứng nhanh với thay đổi </w:t>
      </w:r>
      <w:r w:rsidR="006F2D2E">
        <w:rPr>
          <w:bCs/>
          <w:sz w:val="28"/>
        </w:rPr>
        <w:t xml:space="preserve">từ khách hàng hoặc các bên liên quan </w:t>
      </w:r>
      <w:r w:rsidRPr="000E4635">
        <w:rPr>
          <w:bCs/>
          <w:sz w:val="28"/>
        </w:rPr>
        <w:t>và tăng cường sự hợp tác trong nhóm. Phương pháp này khác với các mô hình truyền thống như thác nước (Waterfall), vốn yêu cầu kế hoạ</w:t>
      </w:r>
      <w:r w:rsidR="006F2D2E">
        <w:rPr>
          <w:bCs/>
          <w:sz w:val="28"/>
        </w:rPr>
        <w:t>ch cố định cứng nhắc ,</w:t>
      </w:r>
      <w:r w:rsidRPr="000E4635">
        <w:rPr>
          <w:bCs/>
          <w:sz w:val="28"/>
        </w:rPr>
        <w:t xml:space="preserve"> hoàn thành từng giai đoạ</w:t>
      </w:r>
      <w:r w:rsidR="006F2D2E">
        <w:rPr>
          <w:bCs/>
          <w:sz w:val="28"/>
        </w:rPr>
        <w:t>n</w:t>
      </w:r>
      <w:r w:rsidRPr="000E4635">
        <w:rPr>
          <w:bCs/>
          <w:sz w:val="28"/>
        </w:rPr>
        <w:t xml:space="preserve"> tuần tự</w:t>
      </w:r>
      <w:r w:rsidR="006F2D2E">
        <w:rPr>
          <w:bCs/>
          <w:sz w:val="28"/>
        </w:rPr>
        <w:t xml:space="preserve"> từng bước và không thể quay lại</w:t>
      </w:r>
      <w:r w:rsidR="00B216AE">
        <w:rPr>
          <w:bCs/>
          <w:sz w:val="28"/>
        </w:rPr>
        <w:fldChar w:fldCharType="begin"/>
      </w:r>
      <w:r w:rsidR="00B216AE">
        <w:rPr>
          <w:bCs/>
          <w:sz w:val="28"/>
        </w:rPr>
        <w:instrText xml:space="preserve"> ADDIN ZOTERO_ITEM CSL_CITATION {"citationID":"sQt7wbP8","properties":{"formattedCitation":"[3]","plainCitation":"[3]","noteIndex":0},"citationItems":[{"id":93,"uris":["http://zotero.org/users/local/N9Vb2a9Q/items/HNEXX293"],"itemData":{"id":93,"type":"post-weblog","abstract":"Quản lý dự án theo nguyên tắc Agile nổi lên như một sự thay thế tối ưu cho các mô hình quản lý dự án truyền thống như Waterfall. Tại sao lại như vậy?","language":"vi","note":"section: Công nghệ","title":"Tổng quan về nguyên tắc Agile và cách áp dụng trong quản lý dự án","URL":"https://hungviet.com.vn/tong-quan-nguyen-tac-agile-va-ap-dung","author":[{"family":"Thư","given":"Lê Uyên"}],"accessed":{"date-parts":[["2025",9,15]]},"issued":{"date-parts":[["2023",4,22]]}}}],"schema":"https://github.com/citation-style-language/schema/raw/master/csl-citation.json"} </w:instrText>
      </w:r>
      <w:r w:rsidR="00B216AE">
        <w:rPr>
          <w:bCs/>
          <w:sz w:val="28"/>
        </w:rPr>
        <w:fldChar w:fldCharType="separate"/>
      </w:r>
      <w:r w:rsidR="00B216AE" w:rsidRPr="00B216AE">
        <w:rPr>
          <w:sz w:val="28"/>
        </w:rPr>
        <w:t>[3]</w:t>
      </w:r>
      <w:r w:rsidR="00B216AE">
        <w:rPr>
          <w:bCs/>
          <w:sz w:val="28"/>
        </w:rPr>
        <w:fldChar w:fldCharType="end"/>
      </w:r>
      <w:r w:rsidR="006F2D2E">
        <w:rPr>
          <w:bCs/>
          <w:sz w:val="28"/>
        </w:rPr>
        <w:t>. Thay vào đó</w:t>
      </w:r>
      <w:r w:rsidRPr="000E4635">
        <w:rPr>
          <w:bCs/>
          <w:sz w:val="28"/>
        </w:rPr>
        <w:t xml:space="preserve">, Agile chia dự án thành các chu kỳ lặp lại ngắn, được gọi là Sprint, </w:t>
      </w:r>
      <w:r w:rsidR="006F2D2E">
        <w:rPr>
          <w:bCs/>
          <w:sz w:val="28"/>
        </w:rPr>
        <w:t xml:space="preserve">trong dự án hiện tại được xác định trong khoảng thời gian </w:t>
      </w:r>
      <w:r w:rsidRPr="000E4635">
        <w:rPr>
          <w:bCs/>
          <w:sz w:val="28"/>
        </w:rPr>
        <w:t>kéo dài từ 2 đến 4 tuần. Mục tiêu của mỗi chu kỳ là tạo ra một phần mềm hoạt động được, sẵn sàng để bàn giao cho khách hàng hoặc các bên liên quan</w:t>
      </w:r>
      <w:r w:rsidR="00B216AE">
        <w:rPr>
          <w:bCs/>
          <w:sz w:val="28"/>
        </w:rPr>
        <w:t xml:space="preserve"> </w:t>
      </w:r>
      <w:r w:rsidR="00B216AE">
        <w:rPr>
          <w:bCs/>
          <w:sz w:val="28"/>
        </w:rPr>
        <w:fldChar w:fldCharType="begin"/>
      </w:r>
      <w:r w:rsidR="00B216AE">
        <w:rPr>
          <w:bCs/>
          <w:sz w:val="28"/>
        </w:rPr>
        <w:instrText xml:space="preserve"> ADDIN ZOTERO_ITEM CSL_CITATION {"citationID":"mR3ekQPA","properties":{"formattedCitation":"[4]","plainCitation":"[4]","noteIndex":0},"citationItems":[{"id":91,"uris":["http://zotero.org/users/local/N9Vb2a9Q/items/UX2DIZ2M"],"itemData":{"id":91,"type":"post-weblog","abstract":"Agile là phương pháp phát triển chú trọng sự thích ứng, hợp tác và phản hồi liên tục. Chia dự án thành nhiều chu kỳ ngắn, liên tục cải tiến.","container-title":"Base Blog","language":"vi","title":"Agile là gì? Hiểu về mô hình Agile để triển khai hiệu quả","title-short":"Agile là gì?","URL":"https://base.vn/blog/agile-la-gi/","author":[{"family":"Huế","given":"Nguyễn Thu"}],"accessed":{"date-parts":[["2025",9,15]]},"issued":{"date-parts":[["2024",2,16]]}}}],"schema":"https://github.com/citation-style-language/schema/raw/master/csl-citation.json"} </w:instrText>
      </w:r>
      <w:r w:rsidR="00B216AE">
        <w:rPr>
          <w:bCs/>
          <w:sz w:val="28"/>
        </w:rPr>
        <w:fldChar w:fldCharType="separate"/>
      </w:r>
      <w:r w:rsidR="00B216AE" w:rsidRPr="00B216AE">
        <w:rPr>
          <w:sz w:val="28"/>
        </w:rPr>
        <w:t>[4]</w:t>
      </w:r>
      <w:r w:rsidR="00B216AE">
        <w:rPr>
          <w:bCs/>
          <w:sz w:val="28"/>
        </w:rPr>
        <w:fldChar w:fldCharType="end"/>
      </w:r>
      <w:r w:rsidRPr="000E4635">
        <w:rPr>
          <w:bCs/>
          <w:sz w:val="28"/>
        </w:rPr>
        <w:t xml:space="preserve">.   </w:t>
      </w:r>
    </w:p>
    <w:p w14:paraId="7232CE7B" w14:textId="176C0DE9" w:rsidR="006F2D2E" w:rsidRDefault="000E4635" w:rsidP="008D35AD">
      <w:pPr>
        <w:ind w:left="1080" w:firstLine="360"/>
        <w:jc w:val="both"/>
        <w:rPr>
          <w:bCs/>
          <w:sz w:val="28"/>
        </w:rPr>
      </w:pPr>
      <w:r w:rsidRPr="000E4635">
        <w:rPr>
          <w:bCs/>
          <w:sz w:val="28"/>
        </w:rPr>
        <w:t>Để đạt được mục tiêu này, Agile tuân thủ một bộ 12 nguyên tắc cốt lõi. Nguyên tắc đầu tiên và quan trọng nhất là làm hài lòng khách hàng bằng cách cung cấp sớm và liên tục các sản phẩm có giá trị</w:t>
      </w:r>
      <w:r w:rsidR="006F2D2E">
        <w:rPr>
          <w:bCs/>
          <w:sz w:val="28"/>
        </w:rPr>
        <w:t>. Bên cạnh đó</w:t>
      </w:r>
      <w:r w:rsidRPr="000E4635">
        <w:rPr>
          <w:bCs/>
          <w:sz w:val="28"/>
        </w:rPr>
        <w:t>, Agile luôn chào đón các yêu cầu thay đổi, thậm chí là ở giai đoạn cuối của quá trình phát triển, vì những thay đổi này có thể mang lại lợi thế cạnh tranh cho sản phẩm</w:t>
      </w:r>
      <w:r w:rsidR="00B216AE">
        <w:rPr>
          <w:bCs/>
          <w:sz w:val="28"/>
        </w:rPr>
        <w:t xml:space="preserve"> </w:t>
      </w:r>
      <w:r w:rsidR="008D35AD">
        <w:rPr>
          <w:bCs/>
          <w:sz w:val="28"/>
        </w:rPr>
        <w:fldChar w:fldCharType="begin"/>
      </w:r>
      <w:r w:rsidR="008D35AD">
        <w:rPr>
          <w:bCs/>
          <w:sz w:val="28"/>
        </w:rPr>
        <w:instrText xml:space="preserve"> ADDIN ZOTERO_ITEM CSL_CITATION {"citationID":"IYeIQxOt","properties":{"formattedCitation":"[5]","plainCitation":"[5]","noteIndex":0},"citationItems":[{"id":98,"uris":["http://zotero.org/users/local/N9Vb2a9Q/items/B3YPC4L8"],"itemData":{"id":98,"type":"post-weblog","abstract":"Phương pháp Agile là một phương pháp quản lý dự án bao gồm việc chia dự án thành các giai đoạn và nhấn mạnh sự hợp tác và cải tiến liên tục.","container-title":"Công ty Tư vấn Quản lý OCD","language":"en-US","title":"Phương pháp Agile là gì? Ưu nhược điểm của phương pháp Agile trong quản lý dự án","title-short":"Phương pháp Agile là gì?","URL":"https://ocd.vn/agile-la-gi-uu-nhuoc-diem-cua-phuong-phap-agile-trong-quan-ly-du-an/","author":[{"family":"01","given":"Biên","non-dropping-particle":"viên","dropping-particle":"tập"}],"accessed":{"date-parts":[["2025",9,15]]},"issued":{"date-parts":[["2023",8,30]]}}}],"schema":"https://github.com/citation-style-language/schema/raw/master/csl-citation.json"} </w:instrText>
      </w:r>
      <w:r w:rsidR="008D35AD">
        <w:rPr>
          <w:bCs/>
          <w:sz w:val="28"/>
        </w:rPr>
        <w:fldChar w:fldCharType="separate"/>
      </w:r>
      <w:r w:rsidR="008D35AD" w:rsidRPr="008D35AD">
        <w:rPr>
          <w:sz w:val="28"/>
        </w:rPr>
        <w:t>[5]</w:t>
      </w:r>
      <w:r w:rsidR="008D35AD">
        <w:rPr>
          <w:bCs/>
          <w:sz w:val="28"/>
        </w:rPr>
        <w:fldChar w:fldCharType="end"/>
      </w:r>
      <w:r w:rsidRPr="000E4635">
        <w:rPr>
          <w:bCs/>
          <w:sz w:val="28"/>
        </w:rPr>
        <w:t>. Để đảm bảo sự tiến bộ, Agile ưu tiên việc bàn giao phần mềm hoạt động được cho khách hàng trong các khoảng thời gian ngắn, thường từ vài tuần đến vài tháng. Quá trình này được xây dự</w:t>
      </w:r>
      <w:r w:rsidR="006F2D2E">
        <w:rPr>
          <w:bCs/>
          <w:sz w:val="28"/>
        </w:rPr>
        <w:t>ng từ các thành viên</w:t>
      </w:r>
      <w:r w:rsidRPr="000E4635">
        <w:rPr>
          <w:bCs/>
          <w:sz w:val="28"/>
        </w:rPr>
        <w:t xml:space="preserve"> </w:t>
      </w:r>
      <w:r w:rsidR="006F2D2E">
        <w:rPr>
          <w:bCs/>
          <w:sz w:val="28"/>
        </w:rPr>
        <w:t>có năng lực và động lực tiếp nhận thay đổi và</w:t>
      </w:r>
      <w:r w:rsidRPr="000E4635">
        <w:rPr>
          <w:bCs/>
          <w:sz w:val="28"/>
        </w:rPr>
        <w:t xml:space="preserve"> được cung cấp môi trường và sự hỗ trợ cần thiết để hoàn thành công việ</w:t>
      </w:r>
      <w:r w:rsidR="006F2D2E">
        <w:rPr>
          <w:bCs/>
          <w:sz w:val="28"/>
        </w:rPr>
        <w:t>c có kỷ luật và tự chử</w:t>
      </w:r>
      <w:r w:rsidRPr="000E4635">
        <w:rPr>
          <w:bCs/>
          <w:sz w:val="28"/>
        </w:rPr>
        <w:t>. Giao tiếp</w:t>
      </w:r>
      <w:r w:rsidR="006F2D2E">
        <w:rPr>
          <w:bCs/>
          <w:sz w:val="28"/>
        </w:rPr>
        <w:t xml:space="preserve"> gặp gỡ</w:t>
      </w:r>
      <w:r w:rsidRPr="000E4635">
        <w:rPr>
          <w:bCs/>
          <w:sz w:val="28"/>
        </w:rPr>
        <w:t xml:space="preserve"> trực tiế</w:t>
      </w:r>
      <w:r w:rsidR="006F2D2E">
        <w:rPr>
          <w:bCs/>
          <w:sz w:val="28"/>
        </w:rPr>
        <w:t>p</w:t>
      </w:r>
      <w:r w:rsidRPr="000E4635">
        <w:rPr>
          <w:bCs/>
          <w:sz w:val="28"/>
        </w:rPr>
        <w:t xml:space="preserve"> là phương pháp hiệu quả nhất để truyền đạt thông tin, thúc đẩy sự minh bạch và cộ</w:t>
      </w:r>
      <w:r w:rsidR="006F2D2E">
        <w:rPr>
          <w:bCs/>
          <w:sz w:val="28"/>
        </w:rPr>
        <w:t>ng tác. Qua đó</w:t>
      </w:r>
      <w:r w:rsidR="00B216AE">
        <w:rPr>
          <w:bCs/>
          <w:sz w:val="28"/>
        </w:rPr>
        <w:t xml:space="preserve">, các doanh nhân, đối tác </w:t>
      </w:r>
      <w:r w:rsidRPr="000E4635">
        <w:rPr>
          <w:bCs/>
          <w:sz w:val="28"/>
        </w:rPr>
        <w:t>và các kỹ sư phần mềm cần làm việ</w:t>
      </w:r>
      <w:r w:rsidR="00B216AE">
        <w:rPr>
          <w:bCs/>
          <w:sz w:val="28"/>
        </w:rPr>
        <w:t xml:space="preserve">c cùng nhau thường xuyên </w:t>
      </w:r>
      <w:r w:rsidRPr="000E4635">
        <w:rPr>
          <w:bCs/>
          <w:sz w:val="28"/>
        </w:rPr>
        <w:t>trong suốt dự</w:t>
      </w:r>
      <w:r w:rsidR="006F2D2E">
        <w:rPr>
          <w:bCs/>
          <w:sz w:val="28"/>
        </w:rPr>
        <w:t xml:space="preserve"> án.   </w:t>
      </w:r>
    </w:p>
    <w:p w14:paraId="0F01F854" w14:textId="7F8B6F70" w:rsidR="000E4635" w:rsidRPr="000E4635" w:rsidRDefault="000E4635" w:rsidP="008D35AD">
      <w:pPr>
        <w:ind w:left="1080" w:firstLine="360"/>
        <w:jc w:val="both"/>
        <w:rPr>
          <w:bCs/>
          <w:sz w:val="28"/>
        </w:rPr>
      </w:pPr>
      <w:r w:rsidRPr="000E4635">
        <w:rPr>
          <w:bCs/>
          <w:sz w:val="28"/>
        </w:rPr>
        <w:t>Ngoài các nguyên tắc trên, Agile còn nhấn mạnh tầm quan trọng của việc duy trì sự phát triển bền vững và liên tục. Phần mềm hoạt động tố</w:t>
      </w:r>
      <w:r w:rsidR="00B216AE">
        <w:rPr>
          <w:bCs/>
          <w:sz w:val="28"/>
        </w:rPr>
        <w:t>t chính là có sự</w:t>
      </w:r>
      <w:r w:rsidRPr="000E4635">
        <w:rPr>
          <w:bCs/>
          <w:sz w:val="28"/>
        </w:rPr>
        <w:t xml:space="preserve"> tiến độ</w:t>
      </w:r>
      <w:r w:rsidR="00B216AE">
        <w:rPr>
          <w:bCs/>
          <w:sz w:val="28"/>
        </w:rPr>
        <w:t xml:space="preserve"> trong quá trình phát triển</w:t>
      </w:r>
      <w:r w:rsidRPr="000E4635">
        <w:rPr>
          <w:bCs/>
          <w:sz w:val="28"/>
        </w:rPr>
        <w:t xml:space="preserve">, chứ không phải dựa vào các tài liệu. Sự chú ý liên tục đến </w:t>
      </w:r>
      <w:r w:rsidR="00B216AE">
        <w:rPr>
          <w:bCs/>
          <w:sz w:val="28"/>
        </w:rPr>
        <w:t xml:space="preserve">các </w:t>
      </w:r>
      <w:r w:rsidRPr="000E4635">
        <w:rPr>
          <w:bCs/>
          <w:sz w:val="28"/>
        </w:rPr>
        <w:t>yếu tố kỹ thuật và thiết kế sẽ cải thiện sự</w:t>
      </w:r>
      <w:r w:rsidR="00B216AE">
        <w:rPr>
          <w:bCs/>
          <w:sz w:val="28"/>
        </w:rPr>
        <w:t xml:space="preserve"> chỉnh chu và linh hoạt </w:t>
      </w:r>
      <w:r w:rsidRPr="000E4635">
        <w:rPr>
          <w:bCs/>
          <w:sz w:val="28"/>
        </w:rPr>
        <w:t>của sản phẩ</w:t>
      </w:r>
      <w:r w:rsidR="006F2D2E">
        <w:rPr>
          <w:bCs/>
          <w:sz w:val="28"/>
        </w:rPr>
        <w:t>m. Xa hơn nữa</w:t>
      </w:r>
      <w:r w:rsidRPr="000E4635">
        <w:rPr>
          <w:bCs/>
          <w:sz w:val="28"/>
        </w:rPr>
        <w:t xml:space="preserve"> Agile đề cao sự đơn giả</w:t>
      </w:r>
      <w:r w:rsidR="006F2D2E">
        <w:rPr>
          <w:bCs/>
          <w:sz w:val="28"/>
        </w:rPr>
        <w:t>n và</w:t>
      </w:r>
      <w:r w:rsidRPr="000E4635">
        <w:rPr>
          <w:bCs/>
          <w:sz w:val="28"/>
        </w:rPr>
        <w:t xml:space="preserve"> tối đa hóa lượng công việ</w:t>
      </w:r>
      <w:r w:rsidR="006F2D2E">
        <w:rPr>
          <w:bCs/>
          <w:sz w:val="28"/>
        </w:rPr>
        <w:t xml:space="preserve">c không </w:t>
      </w:r>
      <w:r w:rsidR="00B216AE">
        <w:rPr>
          <w:bCs/>
          <w:sz w:val="28"/>
        </w:rPr>
        <w:t>cần thiết</w:t>
      </w:r>
      <w:r w:rsidR="006F2D2E">
        <w:rPr>
          <w:bCs/>
          <w:sz w:val="28"/>
        </w:rPr>
        <w:t xml:space="preserve">. Các phân tích </w:t>
      </w:r>
      <w:r w:rsidRPr="000E4635">
        <w:rPr>
          <w:bCs/>
          <w:sz w:val="28"/>
        </w:rPr>
        <w:t>và thiết kế tốt nhất được tạo ra từ nhữ</w:t>
      </w:r>
      <w:r w:rsidR="006F2D2E">
        <w:rPr>
          <w:bCs/>
          <w:sz w:val="28"/>
        </w:rPr>
        <w:t xml:space="preserve">ng nhóm </w:t>
      </w:r>
      <w:r w:rsidRPr="000E4635">
        <w:rPr>
          <w:bCs/>
          <w:sz w:val="28"/>
        </w:rPr>
        <w:t>có khả năng tổ chức cao. Cuối cùng, để thúc đẩy cải tiến liên tục, nhóm sẽ thường xuyên điều chỉ</w:t>
      </w:r>
      <w:r w:rsidR="00B216AE">
        <w:rPr>
          <w:bCs/>
          <w:sz w:val="28"/>
        </w:rPr>
        <w:t xml:space="preserve">nh cách làm việc </w:t>
      </w:r>
      <w:r w:rsidRPr="000E4635">
        <w:rPr>
          <w:bCs/>
          <w:sz w:val="28"/>
        </w:rPr>
        <w:t>của mình để đạt hiệu quả cao hơn</w:t>
      </w:r>
      <w:r w:rsidR="008D35AD">
        <w:rPr>
          <w:bCs/>
          <w:sz w:val="28"/>
        </w:rPr>
        <w:t xml:space="preserve"> </w:t>
      </w:r>
      <w:r w:rsidR="008D35AD">
        <w:rPr>
          <w:bCs/>
          <w:sz w:val="28"/>
        </w:rPr>
        <w:fldChar w:fldCharType="begin"/>
      </w:r>
      <w:r w:rsidR="008D35AD">
        <w:rPr>
          <w:bCs/>
          <w:sz w:val="28"/>
        </w:rPr>
        <w:instrText xml:space="preserve"> ADDIN ZOTERO_ITEM CSL_CITATION {"citationID":"lcBqHhk2","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8D35AD">
        <w:rPr>
          <w:bCs/>
          <w:sz w:val="28"/>
        </w:rPr>
        <w:fldChar w:fldCharType="separate"/>
      </w:r>
      <w:r w:rsidR="008D35AD" w:rsidRPr="008D35AD">
        <w:rPr>
          <w:sz w:val="28"/>
        </w:rPr>
        <w:t>[6]</w:t>
      </w:r>
      <w:r w:rsidR="008D35AD">
        <w:rPr>
          <w:bCs/>
          <w:sz w:val="28"/>
        </w:rPr>
        <w:fldChar w:fldCharType="end"/>
      </w:r>
      <w:r w:rsidRPr="000E4635">
        <w:rPr>
          <w:bCs/>
          <w:sz w:val="28"/>
        </w:rPr>
        <w:t>. Với tính chất phức tạp và có nhiều luồng dữ liệu củ</w:t>
      </w:r>
      <w:r w:rsidR="006F2D2E">
        <w:rPr>
          <w:bCs/>
          <w:sz w:val="28"/>
        </w:rPr>
        <w:t xml:space="preserve">a dự án FriendMart - </w:t>
      </w:r>
      <w:r w:rsidRPr="000E4635">
        <w:rPr>
          <w:bCs/>
          <w:sz w:val="28"/>
        </w:rPr>
        <w:t>Social Commerce</w:t>
      </w:r>
      <w:r w:rsidR="006F2D2E">
        <w:rPr>
          <w:bCs/>
          <w:sz w:val="28"/>
        </w:rPr>
        <w:t xml:space="preserve"> Hub Website</w:t>
      </w:r>
      <w:r w:rsidRPr="000E4635">
        <w:rPr>
          <w:bCs/>
          <w:sz w:val="28"/>
        </w:rPr>
        <w:t>, các yêu cầu của dự án có khả năng thay đổi cao hoặc không được xác định rõ ràng ngay từ đầu. Việc áp dụng Agile cho phép nhóm phát triển nhanh chóng điều chỉnh dựa trên phản hồi thực tế, đảm bảo sản phẩm cuối cùng phù hợp hơn với nhu cầu thực tế của ngườ</w:t>
      </w:r>
      <w:r w:rsidR="006F2D2E">
        <w:rPr>
          <w:bCs/>
          <w:sz w:val="28"/>
        </w:rPr>
        <w:t xml:space="preserve">i dùng.   </w:t>
      </w:r>
    </w:p>
    <w:p w14:paraId="79F6F8FC" w14:textId="469CABD9" w:rsidR="000E4635" w:rsidRPr="00CB0BB5" w:rsidRDefault="006F2D2E" w:rsidP="00973F9D">
      <w:pPr>
        <w:ind w:left="1080"/>
        <w:jc w:val="both"/>
        <w:rPr>
          <w:bCs/>
          <w:sz w:val="28"/>
        </w:rPr>
      </w:pPr>
      <w:r>
        <w:rPr>
          <w:bCs/>
          <w:sz w:val="28"/>
        </w:rPr>
        <w:t>Ngoài</w:t>
      </w:r>
      <w:r w:rsidR="000E4635" w:rsidRPr="000E4635">
        <w:rPr>
          <w:bCs/>
          <w:sz w:val="28"/>
        </w:rPr>
        <w:t xml:space="preserve"> 12 nguyên tắ</w:t>
      </w:r>
      <w:r>
        <w:rPr>
          <w:bCs/>
          <w:sz w:val="28"/>
        </w:rPr>
        <w:t xml:space="preserve">c, Tuyên ngôn Agile còn đề ra </w:t>
      </w:r>
      <w:r w:rsidR="000E4635" w:rsidRPr="000E4635">
        <w:rPr>
          <w:bCs/>
          <w:sz w:val="28"/>
        </w:rPr>
        <w:t>bốn giá trị cốt lõi</w:t>
      </w:r>
      <w:r w:rsidR="00973F9D">
        <w:rPr>
          <w:bCs/>
          <w:sz w:val="28"/>
        </w:rPr>
        <w:t xml:space="preserve"> </w:t>
      </w:r>
      <w:r w:rsidR="00973F9D">
        <w:rPr>
          <w:bCs/>
          <w:sz w:val="28"/>
        </w:rPr>
        <w:fldChar w:fldCharType="begin"/>
      </w:r>
      <w:r w:rsidR="00973F9D">
        <w:rPr>
          <w:bCs/>
          <w:sz w:val="28"/>
        </w:rPr>
        <w:instrText xml:space="preserve"> ADDIN ZOTERO_ITEM CSL_CITATION {"citationID":"1Ii8i0NE","properties":{"formattedCitation":"[7]","plainCitation":"[7]","noteIndex":0},"citationItems":[{"id":107,"uris":["http://zotero.org/users/local/N9Vb2a9Q/items/4YFEWNMV"],"itemData":{"id":107,"type":"post-weblog","abstract":"Agile là gì? Agile là quy trình phát triển áp dụng cách tiếp cận lặp đi lặp lại để xây dựng phần mềm. Agile chú trọng vào việc cải tiến sản phẩm liên tục.","container-title":"Fastwork - Nền tảng quản trị &amp; điều hành doanh nghiệp toàn diện","language":"vi","title":"Agile là gì? Kiến thức đầy đủ nhất về Agile trong quản lý dự án","title-short":"Agile là gì?","URL":"https://fastwork.vn/agile-la-gi/","author":[{"family":"Huyền","given":"FastWork Hoàng"}],"accessed":{"date-parts":[["2025",9,16]]},"issued":{"date-parts":[["2023",1,31]]}}}],"schema":"https://github.com/citation-style-language/schema/raw/master/csl-citation.json"} </w:instrText>
      </w:r>
      <w:r w:rsidR="00973F9D">
        <w:rPr>
          <w:bCs/>
          <w:sz w:val="28"/>
        </w:rPr>
        <w:fldChar w:fldCharType="separate"/>
      </w:r>
      <w:r w:rsidR="00973F9D" w:rsidRPr="00973F9D">
        <w:rPr>
          <w:sz w:val="28"/>
        </w:rPr>
        <w:t>[7]</w:t>
      </w:r>
      <w:r w:rsidR="00973F9D">
        <w:rPr>
          <w:bCs/>
          <w:sz w:val="28"/>
        </w:rPr>
        <w:fldChar w:fldCharType="end"/>
      </w:r>
      <w:r w:rsidR="000E4635" w:rsidRPr="000E4635">
        <w:rPr>
          <w:bCs/>
          <w:sz w:val="28"/>
        </w:rPr>
        <w:t>, tập trung vào việc ưu tiên con người và sự tương tác hơn các quy trình và công cụ</w:t>
      </w:r>
      <w:r w:rsidR="00B216AE">
        <w:rPr>
          <w:bCs/>
          <w:sz w:val="28"/>
        </w:rPr>
        <w:t xml:space="preserve">. Thay vì </w:t>
      </w:r>
      <w:r w:rsidR="000E4635" w:rsidRPr="000E4635">
        <w:rPr>
          <w:bCs/>
          <w:sz w:val="28"/>
        </w:rPr>
        <w:t xml:space="preserve">chỉ dựa vào tài liệu chi tiết, Agile đánh giá tiến độ </w:t>
      </w:r>
      <w:r w:rsidR="000E4635" w:rsidRPr="000E4635">
        <w:rPr>
          <w:bCs/>
          <w:sz w:val="28"/>
        </w:rPr>
        <w:lastRenderedPageBreak/>
        <w:t>bằng phần mềm hoạt động tốt</w:t>
      </w:r>
      <w:r w:rsidR="008D35AD">
        <w:rPr>
          <w:bCs/>
          <w:sz w:val="28"/>
        </w:rPr>
        <w:t xml:space="preserve"> </w:t>
      </w:r>
      <w:r w:rsidR="008D35AD">
        <w:rPr>
          <w:bCs/>
          <w:sz w:val="28"/>
        </w:rPr>
        <w:fldChar w:fldCharType="begin"/>
      </w:r>
      <w:r w:rsidR="00973F9D">
        <w:rPr>
          <w:bCs/>
          <w:sz w:val="28"/>
        </w:rPr>
        <w:instrText xml:space="preserve"> ADDIN ZOTERO_ITEM CSL_CITATION {"citationID":"bjCnNQ7Z","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973F9D" w:rsidRPr="00973F9D">
        <w:rPr>
          <w:sz w:val="28"/>
        </w:rPr>
        <w:t>[8]</w:t>
      </w:r>
      <w:r w:rsidR="008D35AD">
        <w:rPr>
          <w:bCs/>
          <w:sz w:val="28"/>
        </w:rPr>
        <w:fldChar w:fldCharType="end"/>
      </w:r>
      <w:r w:rsidR="000E4635" w:rsidRPr="000E4635">
        <w:rPr>
          <w:bCs/>
          <w:sz w:val="28"/>
        </w:rPr>
        <w:t>. Mối quan hệ hợp tác với khách hàng được xem trọng hơn việc đàm phán hợp đồ</w:t>
      </w:r>
      <w:r w:rsidR="00B216AE">
        <w:rPr>
          <w:bCs/>
          <w:sz w:val="28"/>
        </w:rPr>
        <w:t>ng. Qua đó</w:t>
      </w:r>
      <w:r w:rsidR="000E4635" w:rsidRPr="000E4635">
        <w:rPr>
          <w:bCs/>
          <w:sz w:val="28"/>
        </w:rPr>
        <w:t>, Agile tập trung vào việc phản hồi linh hoạt với sự thay đổi, thay vì bám theo một kế hoạch đã định sẵn. Những giá trị</w:t>
      </w:r>
      <w:r w:rsidR="00B216AE">
        <w:rPr>
          <w:bCs/>
          <w:sz w:val="28"/>
        </w:rPr>
        <w:t xml:space="preserve"> này là phương hướng </w:t>
      </w:r>
      <w:r w:rsidR="000E4635" w:rsidRPr="000E4635">
        <w:rPr>
          <w:bCs/>
          <w:sz w:val="28"/>
        </w:rPr>
        <w:t>cho cách thức quản lý dự án, đặc biệt trong một dự</w:t>
      </w:r>
      <w:r w:rsidR="00B216AE">
        <w:rPr>
          <w:bCs/>
          <w:sz w:val="28"/>
        </w:rPr>
        <w:t xml:space="preserve"> án có tính học thuật </w:t>
      </w:r>
      <w:r w:rsidR="000E4635" w:rsidRPr="000E4635">
        <w:rPr>
          <w:bCs/>
          <w:sz w:val="28"/>
        </w:rPr>
        <w:t xml:space="preserve"> như FriendMart, nơi sự linh hoạt là chìa khóa để xử lý các vấn đề phát sinh không lường trước</w:t>
      </w:r>
      <w:r w:rsidR="008D35AD">
        <w:rPr>
          <w:bCs/>
          <w:sz w:val="28"/>
        </w:rPr>
        <w:t xml:space="preserve"> </w:t>
      </w:r>
      <w:r w:rsidR="008D35AD">
        <w:rPr>
          <w:bCs/>
          <w:sz w:val="28"/>
        </w:rPr>
        <w:fldChar w:fldCharType="begin"/>
      </w:r>
      <w:r w:rsidR="00973F9D">
        <w:rPr>
          <w:bCs/>
          <w:sz w:val="28"/>
        </w:rPr>
        <w:instrText xml:space="preserve"> ADDIN ZOTERO_ITEM CSL_CITATION {"citationID":"LsQQYiT9","properties":{"formattedCitation":"[8]","plainCitation":"[8]","noteIndex":0},"citationItems":[{"id":95,"uris":["http://zotero.org/users/local/N9Vb2a9Q/items/KXAZE3BS"],"itemData":{"id":95,"type":"post-weblog","abstract":"Agile là một phương pháp phát triển phần mềm linh hoạt, là một hướng tiếp cận cụ thể cho việc quản lý dự án phần mềm. Vậy agile là gì?","container-title":"TopDev","language":"en-US","title":"Agile là gì? Scrum là gì? Các công cụ quản lý dự án theo Agile","title-short":"Agile là gì?","URL":"https://topdev.vn/blog/agile-la-gi-scrum-la-gi/","author":[{"family":"Blog","given":"TopDev"}],"accessed":{"date-parts":[["2025",9,15]]},"issued":{"date-parts":[["2019",4,29]]}}}],"schema":"https://github.com/citation-style-language/schema/raw/master/csl-citation.json"} </w:instrText>
      </w:r>
      <w:r w:rsidR="008D35AD">
        <w:rPr>
          <w:bCs/>
          <w:sz w:val="28"/>
        </w:rPr>
        <w:fldChar w:fldCharType="separate"/>
      </w:r>
      <w:r w:rsidR="00973F9D" w:rsidRPr="00973F9D">
        <w:rPr>
          <w:sz w:val="28"/>
        </w:rPr>
        <w:t>[8]</w:t>
      </w:r>
      <w:r w:rsidR="008D35AD">
        <w:rPr>
          <w:bCs/>
          <w:sz w:val="28"/>
        </w:rPr>
        <w:fldChar w:fldCharType="end"/>
      </w:r>
      <w:r w:rsidR="000E4635" w:rsidRPr="000E4635">
        <w:rPr>
          <w:bCs/>
          <w:sz w:val="28"/>
        </w:rPr>
        <w:t xml:space="preserve">.   </w:t>
      </w:r>
    </w:p>
    <w:p w14:paraId="5B7B8A3C" w14:textId="77018BEE" w:rsidR="00427BFD" w:rsidRPr="002B7F5D" w:rsidRDefault="00C00E4F" w:rsidP="00973F9D">
      <w:pPr>
        <w:pStyle w:val="ListParagraph"/>
        <w:numPr>
          <w:ilvl w:val="2"/>
          <w:numId w:val="5"/>
        </w:numPr>
        <w:spacing w:line="288" w:lineRule="auto"/>
        <w:jc w:val="both"/>
        <w:outlineLvl w:val="2"/>
        <w:rPr>
          <w:b/>
          <w:bCs/>
          <w:sz w:val="28"/>
        </w:rPr>
      </w:pPr>
      <w:bookmarkStart w:id="7" w:name="_Toc208834871"/>
      <w:r>
        <w:rPr>
          <w:b/>
          <w:bCs/>
          <w:sz w:val="28"/>
        </w:rPr>
        <w:t>Quy trình Scrum và các sự kiện chính</w:t>
      </w:r>
      <w:r w:rsidR="00427BFD" w:rsidRPr="00A2277B">
        <w:rPr>
          <w:bCs/>
          <w:sz w:val="28"/>
        </w:rPr>
        <w:t>.</w:t>
      </w:r>
      <w:bookmarkEnd w:id="7"/>
    </w:p>
    <w:p w14:paraId="000EF03C" w14:textId="038D59DA" w:rsidR="005D6D55" w:rsidRPr="005D6D55" w:rsidRDefault="005D6D55" w:rsidP="00973F9D">
      <w:pPr>
        <w:ind w:left="1080" w:firstLine="360"/>
        <w:jc w:val="both"/>
        <w:rPr>
          <w:bCs/>
          <w:sz w:val="28"/>
        </w:rPr>
      </w:pPr>
      <w:r w:rsidRPr="005D6D55">
        <w:rPr>
          <w:bCs/>
          <w:sz w:val="28"/>
        </w:rPr>
        <w:t>Scrum là một khung quy trình phổ biến và hiệu quả nhất trong Agile, được thiết kế để quản lý các dự án phức tạp thông qua một phương pháp tiếp cận lặp lại và tiệm tiến.</w:t>
      </w:r>
      <w:r>
        <w:rPr>
          <w:bCs/>
          <w:sz w:val="28"/>
        </w:rPr>
        <w:t xml:space="preserve"> </w:t>
      </w:r>
      <w:r w:rsidRPr="005D6D55">
        <w:rPr>
          <w:bCs/>
          <w:sz w:val="28"/>
        </w:rPr>
        <w:t xml:space="preserve"> Toàn bộ quy trình Scrum xoay quanh một chu kỳ lặp đi lặp lại có thời gian cố định gọi l</w:t>
      </w:r>
      <w:r>
        <w:rPr>
          <w:bCs/>
          <w:sz w:val="28"/>
        </w:rPr>
        <w:t xml:space="preserve">à </w:t>
      </w:r>
      <w:r w:rsidRPr="005D6D55">
        <w:rPr>
          <w:bCs/>
          <w:sz w:val="28"/>
        </w:rPr>
        <w:t>Sprint,</w:t>
      </w:r>
      <w:r>
        <w:rPr>
          <w:bCs/>
          <w:sz w:val="28"/>
        </w:rPr>
        <w:t xml:space="preserve"> thường kéo dài từ 2-4 tuần</w:t>
      </w:r>
      <w:r w:rsidRPr="005D6D55">
        <w:rPr>
          <w:bCs/>
          <w:sz w:val="28"/>
        </w:rPr>
        <w:t xml:space="preserve"> </w:t>
      </w:r>
      <w:r>
        <w:rPr>
          <w:bCs/>
          <w:sz w:val="28"/>
        </w:rPr>
        <w:fldChar w:fldCharType="begin"/>
      </w:r>
      <w:r w:rsidR="00973F9D">
        <w:rPr>
          <w:bCs/>
          <w:sz w:val="28"/>
        </w:rPr>
        <w:instrText xml:space="preserve"> ADDIN ZOTERO_ITEM CSL_CITATION {"citationID":"3NVkbSUr","properties":{"formattedCitation":"[9]","plainCitation":"[9]","noteIndex":0},"citationItems":[{"id":102,"uris":["http://zotero.org/users/local/N9Vb2a9Q/items/382N9YDK"],"itemData":{"id":102,"type":"webpage","abstract":"Phương pháp Agile giúp cho hiệu suất công việc được cải tiến theo từng ngày, từ đó chất lượng sản phẩm đến tay người dùng cũng mang chất lượng tốt hơn.","container-title":"Tổng hợp phương pháp Agile hiệu quả trong quản lý dự án","language":"vi","title":"Tổng hợp phương pháp Agile hiệu quả trong quản lý dự án","URL":"https://fmit.vn/tin-tuc/cac-phuong-phap-trong-quan-ly-du-an-agile-la-gi","author":[{"family":"FMIT","given":"Viện","dropping-particle":"đào tạo"}],"accessed":{"date-parts":[["2025",9,16]]}}}],"schema":"https://github.com/citation-style-language/schema/raw/master/csl-citation.json"} </w:instrText>
      </w:r>
      <w:r>
        <w:rPr>
          <w:bCs/>
          <w:sz w:val="28"/>
        </w:rPr>
        <w:fldChar w:fldCharType="separate"/>
      </w:r>
      <w:r w:rsidR="00973F9D" w:rsidRPr="00973F9D">
        <w:rPr>
          <w:sz w:val="28"/>
        </w:rPr>
        <w:t>[9]</w:t>
      </w:r>
      <w:r>
        <w:rPr>
          <w:bCs/>
          <w:sz w:val="28"/>
        </w:rPr>
        <w:fldChar w:fldCharType="end"/>
      </w:r>
      <w:r w:rsidRPr="005D6D55">
        <w:rPr>
          <w:bCs/>
          <w:sz w:val="28"/>
        </w:rPr>
        <w:t>. Trong mỗi Sprint, nhóm phát triển sẽ tạo ra một "phầ</w:t>
      </w:r>
      <w:r w:rsidR="009D3463">
        <w:rPr>
          <w:bCs/>
          <w:sz w:val="28"/>
        </w:rPr>
        <w:t>n tăng dần</w:t>
      </w:r>
      <w:r w:rsidRPr="005D6D55">
        <w:rPr>
          <w:bCs/>
          <w:sz w:val="28"/>
        </w:rPr>
        <w:t>" (Increment) có thể chuyển giao, tức là một phần mềm hoạt động được, sẵ</w:t>
      </w:r>
      <w:r>
        <w:rPr>
          <w:bCs/>
          <w:sz w:val="28"/>
        </w:rPr>
        <w:t>n sàng cho khách hàng.  </w:t>
      </w:r>
    </w:p>
    <w:p w14:paraId="3D892896" w14:textId="014569DC" w:rsidR="009D3463" w:rsidRDefault="005D6D55" w:rsidP="00973F9D">
      <w:pPr>
        <w:ind w:left="1080" w:firstLine="360"/>
        <w:jc w:val="both"/>
        <w:rPr>
          <w:bCs/>
          <w:sz w:val="28"/>
        </w:rPr>
      </w:pPr>
      <w:r w:rsidRPr="005D6D55">
        <w:rPr>
          <w:bCs/>
          <w:sz w:val="28"/>
        </w:rPr>
        <w:t>Một Sprint bắt đầu bằng cuộc họp Sprint Planning</w:t>
      </w:r>
      <w:r>
        <w:rPr>
          <w:bCs/>
          <w:sz w:val="28"/>
        </w:rPr>
        <w:t xml:space="preserve"> </w:t>
      </w:r>
      <w:r>
        <w:rPr>
          <w:bCs/>
          <w:sz w:val="28"/>
        </w:rPr>
        <w:fldChar w:fldCharType="begin"/>
      </w:r>
      <w:r w:rsidR="00186520">
        <w:rPr>
          <w:bCs/>
          <w:sz w:val="28"/>
        </w:rPr>
        <w:instrText xml:space="preserve"> ADDIN ZOTERO_ITEM CSL_CITATION {"citationID":"eG5ax5G3","properties":{"formattedCitation":"[10]","plainCitation":"[10]","noteIndex":0},"citationItems":[{"id":"92I12Mlx/fa0BP0Sh","uris":["http://zotero.org/users/local/N9Vb2a9Q/items/N4PGS3AA"],"itemData":{"id":104,"type":"webpage","title":"Jira Guru | Hướng dẫn về Jira Sprint Planning - Agile Professional","URL":"https://devsamurai.vn/jira-guru-huong-dan-ve-sprint-planning-trong-jira-agile-professional/","accessed":{"date-parts":[["2025",9,16]]}}}],"schema":"https://github.com/citation-style-language/schema/raw/master/csl-citation.json"} </w:instrText>
      </w:r>
      <w:r>
        <w:rPr>
          <w:bCs/>
          <w:sz w:val="28"/>
        </w:rPr>
        <w:fldChar w:fldCharType="separate"/>
      </w:r>
      <w:r w:rsidR="00973F9D" w:rsidRPr="00973F9D">
        <w:rPr>
          <w:sz w:val="28"/>
        </w:rPr>
        <w:t>[10]</w:t>
      </w:r>
      <w:r>
        <w:rPr>
          <w:bCs/>
          <w:sz w:val="28"/>
        </w:rPr>
        <w:fldChar w:fldCharType="end"/>
      </w:r>
      <w:r w:rsidRPr="005D6D55">
        <w:rPr>
          <w:bCs/>
          <w:sz w:val="28"/>
        </w:rPr>
        <w:t>. Đây là một cuộc họp hợp tác giữa Product Owner và Development Team, nơi cả nhóm thảo luận và thống nhất về</w:t>
      </w:r>
      <w:r w:rsidR="009D3463">
        <w:rPr>
          <w:bCs/>
          <w:sz w:val="28"/>
        </w:rPr>
        <w:t xml:space="preserve"> </w:t>
      </w:r>
      <w:r w:rsidRPr="005D6D55">
        <w:rPr>
          <w:bCs/>
          <w:sz w:val="28"/>
        </w:rPr>
        <w:t>Mụ</w:t>
      </w:r>
      <w:r w:rsidR="009D3463">
        <w:rPr>
          <w:bCs/>
          <w:sz w:val="28"/>
        </w:rPr>
        <w:t xml:space="preserve">c tiêu của Sprint hay Sprint Goal </w:t>
      </w:r>
      <w:r w:rsidRPr="005D6D55">
        <w:rPr>
          <w:bCs/>
          <w:sz w:val="28"/>
        </w:rPr>
        <w:t>và chọn một tập hợp các User Story từ Product Backlog để</w:t>
      </w:r>
      <w:r>
        <w:rPr>
          <w:bCs/>
          <w:sz w:val="28"/>
        </w:rPr>
        <w:t xml:space="preserve"> đưa vào </w:t>
      </w:r>
      <w:r w:rsidRPr="005D6D55">
        <w:rPr>
          <w:bCs/>
          <w:sz w:val="28"/>
        </w:rPr>
        <w:t>S</w:t>
      </w:r>
      <w:r>
        <w:rPr>
          <w:bCs/>
          <w:sz w:val="28"/>
        </w:rPr>
        <w:t>print Backlog</w:t>
      </w:r>
      <w:r w:rsidR="009D3463">
        <w:rPr>
          <w:bCs/>
          <w:sz w:val="28"/>
        </w:rPr>
        <w:t xml:space="preserve"> </w:t>
      </w:r>
      <w:r w:rsidR="009D3463">
        <w:rPr>
          <w:bCs/>
          <w:sz w:val="28"/>
        </w:rPr>
        <w:fldChar w:fldCharType="begin"/>
      </w:r>
      <w:r w:rsidR="00973F9D">
        <w:rPr>
          <w:bCs/>
          <w:sz w:val="28"/>
        </w:rPr>
        <w:instrText xml:space="preserve"> ADDIN ZOTERO_ITEM CSL_CITATION {"citationID":"UWRXBnxo","properties":{"formattedCitation":"[11]","plainCitation":"[11]","noteIndex":0},"citationItems":[{"id":105,"uris":["http://zotero.org/users/local/N9Vb2a9Q/items/ASQ3QRKG"],"itemData":{"id":105,"type":"webpage","abstract":"Scrum is an agile project management framework that is frequently used by agile software development teams. Learn about agile vs scrum and more.","container-title":"Atlassian","language":"vi","title":"What is Scrum? [+ How to Start]","title-short":"What is Scrum?","URL":"https://www.atlassian.com/agile/scrum","author":[{"family":"Atlassian","given":""}],"accessed":{"date-parts":[["2025",9,16]]}}}],"schema":"https://github.com/citation-style-language/schema/raw/master/csl-citation.json"} </w:instrText>
      </w:r>
      <w:r w:rsidR="009D3463">
        <w:rPr>
          <w:bCs/>
          <w:sz w:val="28"/>
        </w:rPr>
        <w:fldChar w:fldCharType="separate"/>
      </w:r>
      <w:r w:rsidR="00973F9D" w:rsidRPr="00973F9D">
        <w:rPr>
          <w:sz w:val="28"/>
        </w:rPr>
        <w:t>[11]</w:t>
      </w:r>
      <w:r w:rsidR="009D3463">
        <w:rPr>
          <w:bCs/>
          <w:sz w:val="28"/>
        </w:rPr>
        <w:fldChar w:fldCharType="end"/>
      </w:r>
      <w:r w:rsidRPr="005D6D55">
        <w:rPr>
          <w:bCs/>
          <w:sz w:val="28"/>
        </w:rPr>
        <w:t>. Cuộc họp này đóng vai trò là lộ trình cho Sprint sắp tới, cung cấp phương hướng và trọng tâm rõ ràng cho nhóm phát triển. Khi một Sprint đang diễn ra, nhóm sẽ tổ chức cuộc họp ngắn hàng ngày gọ</w:t>
      </w:r>
      <w:r w:rsidR="009D3463">
        <w:rPr>
          <w:bCs/>
          <w:sz w:val="28"/>
        </w:rPr>
        <w:t xml:space="preserve">i là  Daily Scrum </w:t>
      </w:r>
      <w:r w:rsidR="009D3463">
        <w:rPr>
          <w:bCs/>
          <w:sz w:val="28"/>
        </w:rPr>
        <w:fldChar w:fldCharType="begin"/>
      </w:r>
      <w:r w:rsidR="009D3463">
        <w:rPr>
          <w:bCs/>
          <w:sz w:val="28"/>
        </w:rPr>
        <w:instrText xml:space="preserve"> ADDIN ZOTERO_ITEM CSL_CITATION {"citationID":"ud0DRcDS","properties":{"formattedCitation":"[6]","plainCitation":"[6]","noteIndex":0},"citationItems":[{"id":100,"uris":["http://zotero.org/users/local/N9Vb2a9Q/items/33TI736T"],"itemData":{"id":100,"type":"webpage","title":"Tìm hiểu về mô hình Agile và quy trình Scrum","URL":"https://stanford.com.vn/kien-thuc-lap-trinh/tin-chi-tiet/cagId/27/id/22564/tim-hieu-ve-mo-hinh-agile-va-quy-trinh-scrum","accessed":{"date-parts":[["2025",9,15]]}}}],"schema":"https://github.com/citation-style-language/schema/raw/master/csl-citation.json"} </w:instrText>
      </w:r>
      <w:r w:rsidR="009D3463">
        <w:rPr>
          <w:bCs/>
          <w:sz w:val="28"/>
        </w:rPr>
        <w:fldChar w:fldCharType="separate"/>
      </w:r>
      <w:r w:rsidR="009D3463" w:rsidRPr="009D3463">
        <w:rPr>
          <w:sz w:val="28"/>
        </w:rPr>
        <w:t>[6]</w:t>
      </w:r>
      <w:r w:rsidR="009D3463">
        <w:rPr>
          <w:bCs/>
          <w:sz w:val="28"/>
        </w:rPr>
        <w:fldChar w:fldCharType="end"/>
      </w:r>
      <w:r w:rsidR="009D3463">
        <w:rPr>
          <w:bCs/>
          <w:sz w:val="28"/>
        </w:rPr>
        <w:t xml:space="preserve">. </w:t>
      </w:r>
      <w:r w:rsidRPr="005D6D55">
        <w:rPr>
          <w:bCs/>
          <w:sz w:val="28"/>
        </w:rPr>
        <w:t>Cuộc họp này kéo dài không quá 15 phút, nhằm mục đích cập nhật nhanh chóng tiến độ công việc và giải quyết các trở ngại. Mỗi thành viên sẽ trả lời ba câu hỏi chính: "Hôm qua tôi đã làm gì?", "Hôm nay tôi sẽ làm gì?", và "Tôi có đang gặp khó khăn nào không?". Đây là cơ chế cốt lõi để duy trì sự minh bạch và đảm bảo mọi người đều biết công việc của nhau, từ đó dễ dàng đưa ra kế hoạch cho ngày làm việ</w:t>
      </w:r>
      <w:r w:rsidR="009D3463">
        <w:rPr>
          <w:bCs/>
          <w:sz w:val="28"/>
        </w:rPr>
        <w:t xml:space="preserve">c.   </w:t>
      </w:r>
    </w:p>
    <w:p w14:paraId="2BA6E132" w14:textId="2714B0FD" w:rsidR="005D6D55" w:rsidRPr="005D6D55" w:rsidRDefault="005D6D55" w:rsidP="00973F9D">
      <w:pPr>
        <w:ind w:left="1080" w:firstLine="360"/>
        <w:jc w:val="both"/>
        <w:rPr>
          <w:bCs/>
          <w:sz w:val="28"/>
        </w:rPr>
      </w:pPr>
      <w:r w:rsidRPr="005D6D55">
        <w:rPr>
          <w:bCs/>
          <w:sz w:val="28"/>
        </w:rPr>
        <w:t>Khi Sprint kết thúc, nhóm sẽ tổ chức cuộc họp Sprint Review để trình bày sản phẩm đã hoàn thành cho các bên liên quan. Đây không chỉ là một buổi trình diễn, mà là cơ hội để nhóm nhận phản hồi và xác nhận rằng sản phẩm đang đi đúng hướng. Dựa trên kết quả này, Product Owner có thể điều chỉnh hoặc sắp xếp lại thứ tự ưu tiên của Product Backlog cho các Sprint tiếp theo. Cuối cùng, sau Sprint Review là cuộc họ</w:t>
      </w:r>
      <w:r w:rsidR="009D3463">
        <w:rPr>
          <w:bCs/>
          <w:sz w:val="28"/>
        </w:rPr>
        <w:t xml:space="preserve">p </w:t>
      </w:r>
      <w:r w:rsidRPr="005D6D55">
        <w:rPr>
          <w:bCs/>
          <w:sz w:val="28"/>
        </w:rPr>
        <w:t xml:space="preserve">Sprint Retrospective. Đây là một cuộc họp nội bộ quan trọng của nhóm để cùng nhau nhìn lại quá trình làm việc. Nhóm sẽ thảo luận về những điều đã làm tốt, những điều cần cải thiện, và thống nhất các cam kết thay đổi cho Sprint tiếp theo, đảm bảo sự cải tiến liên tục trong quy trình làm việc.   </w:t>
      </w:r>
    </w:p>
    <w:p w14:paraId="11622565" w14:textId="77777777" w:rsidR="002B7F5D" w:rsidRPr="002B7F5D" w:rsidRDefault="002B7F5D" w:rsidP="00973F9D">
      <w:pPr>
        <w:ind w:left="1080"/>
        <w:jc w:val="both"/>
        <w:rPr>
          <w:b/>
          <w:bCs/>
          <w:sz w:val="28"/>
        </w:rPr>
      </w:pPr>
    </w:p>
    <w:p w14:paraId="16134017" w14:textId="444FC9D0" w:rsidR="00F76549" w:rsidRDefault="00C00E4F" w:rsidP="00973F9D">
      <w:pPr>
        <w:pStyle w:val="ListParagraph"/>
        <w:numPr>
          <w:ilvl w:val="2"/>
          <w:numId w:val="5"/>
        </w:numPr>
        <w:spacing w:line="288" w:lineRule="auto"/>
        <w:jc w:val="both"/>
        <w:outlineLvl w:val="2"/>
        <w:rPr>
          <w:b/>
          <w:bCs/>
          <w:sz w:val="28"/>
        </w:rPr>
      </w:pPr>
      <w:bookmarkStart w:id="8" w:name="_Toc208834872"/>
      <w:r>
        <w:rPr>
          <w:b/>
          <w:bCs/>
          <w:sz w:val="28"/>
        </w:rPr>
        <w:lastRenderedPageBreak/>
        <w:t>Các vai trò và trách nhiệm trong nhóm 5 người</w:t>
      </w:r>
      <w:bookmarkEnd w:id="8"/>
    </w:p>
    <w:p w14:paraId="0E1B5AB9" w14:textId="77777777" w:rsidR="00EB0579" w:rsidRDefault="00EB0579" w:rsidP="00973F9D">
      <w:pPr>
        <w:ind w:left="1080" w:firstLine="360"/>
        <w:jc w:val="both"/>
        <w:rPr>
          <w:bCs/>
          <w:sz w:val="28"/>
        </w:rPr>
      </w:pPr>
      <w:r w:rsidRPr="00EB0579">
        <w:rPr>
          <w:bCs/>
          <w:sz w:val="28"/>
        </w:rPr>
        <w:t>Để áp dụng Scrum hiệu quả</w:t>
      </w:r>
      <w:r>
        <w:rPr>
          <w:bCs/>
          <w:sz w:val="28"/>
        </w:rPr>
        <w:t>,</w:t>
      </w:r>
      <w:r w:rsidRPr="00EB0579">
        <w:rPr>
          <w:bCs/>
          <w:sz w:val="28"/>
        </w:rPr>
        <w:t>nhóm 5 thành viên</w:t>
      </w:r>
      <w:r>
        <w:rPr>
          <w:bCs/>
          <w:sz w:val="28"/>
        </w:rPr>
        <w:t xml:space="preserve"> chúng tôi phân chia cụ thể các vai trò trong suốt quá trình dự án</w:t>
      </w:r>
      <w:r w:rsidRPr="00EB0579">
        <w:rPr>
          <w:bCs/>
          <w:sz w:val="28"/>
        </w:rPr>
        <w:t xml:space="preserve">, đồng thời vẫn duy trì tinh thần làm việc nhóm và hỗ trợ lẫn nhau. Các vai trò này bao gồm Scrum Master, Product Owner và Development Team.   </w:t>
      </w:r>
    </w:p>
    <w:p w14:paraId="663747BA" w14:textId="77777777" w:rsidR="00EB0579" w:rsidRDefault="00EB0579" w:rsidP="00973F9D">
      <w:pPr>
        <w:ind w:left="1080" w:firstLine="360"/>
        <w:jc w:val="both"/>
        <w:rPr>
          <w:bCs/>
          <w:sz w:val="28"/>
        </w:rPr>
      </w:pPr>
      <w:r>
        <w:rPr>
          <w:bCs/>
          <w:sz w:val="28"/>
        </w:rPr>
        <w:t xml:space="preserve">Trong đó Scrum Master hay </w:t>
      </w:r>
      <w:r w:rsidRPr="00EB0579">
        <w:rPr>
          <w:bCs/>
          <w:sz w:val="28"/>
        </w:rPr>
        <w:t>Trưở</w:t>
      </w:r>
      <w:r>
        <w:rPr>
          <w:bCs/>
          <w:sz w:val="28"/>
        </w:rPr>
        <w:t>ng nhóm</w:t>
      </w:r>
      <w:r w:rsidRPr="00EB0579">
        <w:rPr>
          <w:bCs/>
          <w:sz w:val="28"/>
        </w:rPr>
        <w:t xml:space="preserve"> </w:t>
      </w:r>
      <w:r>
        <w:rPr>
          <w:bCs/>
          <w:sz w:val="28"/>
        </w:rPr>
        <w:t xml:space="preserve"> là vai trò </w:t>
      </w:r>
      <w:r w:rsidRPr="00EB0579">
        <w:rPr>
          <w:bCs/>
          <w:sz w:val="28"/>
        </w:rPr>
        <w:t>đảm bảo cả nhóm tuân thủ đúng quy trình Scrum, mà còn hoạt động như mộ</w:t>
      </w:r>
      <w:r>
        <w:rPr>
          <w:bCs/>
          <w:sz w:val="28"/>
        </w:rPr>
        <w:t xml:space="preserve">t </w:t>
      </w:r>
      <w:r w:rsidRPr="00EB0579">
        <w:rPr>
          <w:bCs/>
          <w:sz w:val="28"/>
        </w:rPr>
        <w:t>người phục vụ lãnh đạ</w:t>
      </w:r>
      <w:r>
        <w:rPr>
          <w:bCs/>
          <w:sz w:val="28"/>
        </w:rPr>
        <w:t xml:space="preserve">o </w:t>
      </w:r>
      <w:r w:rsidRPr="00EB0579">
        <w:rPr>
          <w:bCs/>
          <w:sz w:val="28"/>
        </w:rPr>
        <w:t>(servant leader). Scrum Master chịu trách nhiệm giải quyết các rào cản, tạo điều kiện cho các cuộc họp và bảo vệ nhóm khỏi các yếu tố</w:t>
      </w:r>
      <w:r>
        <w:rPr>
          <w:bCs/>
          <w:sz w:val="28"/>
        </w:rPr>
        <w:t xml:space="preserve"> gây xao nhãng.  Bên cạnh đó 1 vai trò quan trọng là Product Owner </w:t>
      </w:r>
      <w:r w:rsidRPr="00EB0579">
        <w:rPr>
          <w:bCs/>
          <w:sz w:val="28"/>
        </w:rPr>
        <w:t>Chủ sản phẩ</w:t>
      </w:r>
      <w:r>
        <w:rPr>
          <w:bCs/>
          <w:sz w:val="28"/>
        </w:rPr>
        <w:t>m</w:t>
      </w:r>
      <w:r w:rsidRPr="00EB0579">
        <w:rPr>
          <w:bCs/>
          <w:sz w:val="28"/>
        </w:rPr>
        <w:t>: Đây là người chịu trách nhiệm về yêu cầu sản phẩm, quản lý và sắp xếp thứ tự ưu tiên cho Product Backlog. Product Owner là cầu nối giữ</w:t>
      </w:r>
      <w:r>
        <w:rPr>
          <w:bCs/>
          <w:sz w:val="28"/>
        </w:rPr>
        <w:t xml:space="preserve">a "khách hàng" trong ngữ cảnh của đồ án hiện tại </w:t>
      </w:r>
      <w:r w:rsidRPr="00EB0579">
        <w:rPr>
          <w:bCs/>
          <w:sz w:val="28"/>
        </w:rPr>
        <w:t>là giả</w:t>
      </w:r>
      <w:r>
        <w:rPr>
          <w:bCs/>
          <w:sz w:val="28"/>
        </w:rPr>
        <w:t xml:space="preserve">ng viên và nhóm phát triển phải </w:t>
      </w:r>
      <w:r w:rsidRPr="00EB0579">
        <w:rPr>
          <w:bCs/>
          <w:sz w:val="28"/>
        </w:rPr>
        <w:t>đảm bảo rằng các công việc được thực hiện luôn mang lại giá trị</w:t>
      </w:r>
      <w:r>
        <w:rPr>
          <w:bCs/>
          <w:sz w:val="28"/>
        </w:rPr>
        <w:t xml:space="preserve"> tốt nhất có thể </w:t>
      </w:r>
      <w:r w:rsidRPr="00EB0579">
        <w:rPr>
          <w:bCs/>
          <w:sz w:val="28"/>
        </w:rPr>
        <w:t>cho sản phẩ</w:t>
      </w:r>
      <w:r>
        <w:rPr>
          <w:bCs/>
          <w:sz w:val="28"/>
        </w:rPr>
        <w:t xml:space="preserve">m. Hơn nữa 1 thành phần không thể thiếu là đội ngũ  </w:t>
      </w:r>
      <w:r w:rsidRPr="00EB0579">
        <w:rPr>
          <w:bCs/>
          <w:sz w:val="28"/>
        </w:rPr>
        <w:t>Deve</w:t>
      </w:r>
      <w:r>
        <w:rPr>
          <w:bCs/>
          <w:sz w:val="28"/>
        </w:rPr>
        <w:t>lopment Team hay n</w:t>
      </w:r>
      <w:r w:rsidRPr="00EB0579">
        <w:rPr>
          <w:bCs/>
          <w:sz w:val="28"/>
        </w:rPr>
        <w:t>hóm phát triể</w:t>
      </w:r>
      <w:r>
        <w:rPr>
          <w:bCs/>
          <w:sz w:val="28"/>
        </w:rPr>
        <w:t>n đ</w:t>
      </w:r>
      <w:r w:rsidRPr="00EB0579">
        <w:rPr>
          <w:bCs/>
          <w:sz w:val="28"/>
        </w:rPr>
        <w:t>ây là tất cả các thành viên còn lại, chịu trách nhiệm trực tiếp trong việc phân tích, thiết kế, lập trình và kiểm thử sản phẩm. Trong mô hình Scrum, nhóm phát triển là mộ</w:t>
      </w:r>
      <w:r>
        <w:rPr>
          <w:bCs/>
          <w:sz w:val="28"/>
        </w:rPr>
        <w:t xml:space="preserve">t </w:t>
      </w:r>
      <w:r w:rsidRPr="00EB0579">
        <w:rPr>
          <w:bCs/>
          <w:sz w:val="28"/>
        </w:rPr>
        <w:t>nhóm tự quả</w:t>
      </w:r>
      <w:r>
        <w:rPr>
          <w:bCs/>
          <w:sz w:val="28"/>
        </w:rPr>
        <w:t xml:space="preserve">n lý và </w:t>
      </w:r>
      <w:r w:rsidRPr="00EB0579">
        <w:rPr>
          <w:bCs/>
          <w:sz w:val="28"/>
        </w:rPr>
        <w:t>đa chức năn</w:t>
      </w:r>
      <w:r>
        <w:rPr>
          <w:bCs/>
          <w:sz w:val="28"/>
        </w:rPr>
        <w:t xml:space="preserve">g. </w:t>
      </w:r>
      <w:r w:rsidRPr="00EB0579">
        <w:rPr>
          <w:bCs/>
          <w:sz w:val="28"/>
        </w:rPr>
        <w:t>Điều này có nghĩa là nhóm có khả năng tự tổ chức để xác định cách thức tốt nhất để hoàn thành công việc, và các thành viên có thể hỗ trợ lẫn nhau bất kể vai trò chuyên môn của họ. Cụ thể trong dự án FriendMart, nhóm được chia nhỏ ra các vai trò kỹ thuậ</w:t>
      </w:r>
      <w:r>
        <w:rPr>
          <w:bCs/>
          <w:sz w:val="28"/>
        </w:rPr>
        <w:t xml:space="preserve">t khác nhau. </w:t>
      </w:r>
    </w:p>
    <w:p w14:paraId="43FE17F7" w14:textId="3D60BF2F" w:rsidR="00EB0579" w:rsidRPr="00EB0579" w:rsidRDefault="00EB0579" w:rsidP="00973F9D">
      <w:pPr>
        <w:ind w:left="1080" w:firstLine="360"/>
        <w:jc w:val="both"/>
        <w:rPr>
          <w:bCs/>
          <w:sz w:val="28"/>
        </w:rPr>
      </w:pPr>
      <w:r>
        <w:rPr>
          <w:bCs/>
          <w:sz w:val="28"/>
        </w:rPr>
        <w:t xml:space="preserve">Đầu tiền là </w:t>
      </w:r>
      <w:r w:rsidRPr="00EB0579">
        <w:rPr>
          <w:bCs/>
          <w:sz w:val="28"/>
        </w:rPr>
        <w:t>Backend Developer phụ trách phát triển phần lõi của ứng dụng, bao gồm logic, API và cơ sở dữ liệu bằ</w:t>
      </w:r>
      <w:r>
        <w:rPr>
          <w:bCs/>
          <w:sz w:val="28"/>
        </w:rPr>
        <w:t xml:space="preserve">ng framwork Laravel. Song với đó nhóm </w:t>
      </w:r>
      <w:r w:rsidRPr="00EB0579">
        <w:rPr>
          <w:bCs/>
          <w:sz w:val="28"/>
        </w:rPr>
        <w:t xml:space="preserve">Frontend Developer </w:t>
      </w:r>
      <w:r>
        <w:rPr>
          <w:bCs/>
          <w:sz w:val="28"/>
        </w:rPr>
        <w:t xml:space="preserve">sẽ </w:t>
      </w:r>
      <w:r w:rsidRPr="00EB0579">
        <w:rPr>
          <w:bCs/>
          <w:sz w:val="28"/>
        </w:rPr>
        <w:t>chịu trách nhiệm xây dựng giao diện người dùng bằng HTML, CSS, và JavaScript</w:t>
      </w:r>
      <w:r w:rsidR="00BC0727">
        <w:rPr>
          <w:bCs/>
          <w:sz w:val="28"/>
        </w:rPr>
        <w:t xml:space="preserve"> tương thích với hạ tầng Backend sau khi đã có một nền backend cơ sở, việc phát triển cả hai sẽ chạy song song và cập nhật chéo cho lẫn nhau.</w:t>
      </w:r>
      <w:r w:rsidR="00973F9D">
        <w:rPr>
          <w:bCs/>
          <w:sz w:val="28"/>
        </w:rPr>
        <w:t xml:space="preserve"> </w:t>
      </w:r>
      <w:r w:rsidRPr="00EB0579">
        <w:rPr>
          <w:bCs/>
          <w:sz w:val="28"/>
        </w:rPr>
        <w:t>Tester &amp; Database Designer đảm nhận việc thiết kế cơ sở dữ liệu và xây dựng kế hoạch kiểm thử</w:t>
      </w:r>
      <w:r w:rsidR="00973F9D">
        <w:rPr>
          <w:bCs/>
          <w:sz w:val="28"/>
        </w:rPr>
        <w:t xml:space="preserve"> cho các giai đoạn sản phẩm được hoàn thành cho đến khi hoàn tất phần mềm. </w:t>
      </w:r>
      <w:r w:rsidRPr="00EB0579">
        <w:rPr>
          <w:bCs/>
          <w:sz w:val="28"/>
        </w:rPr>
        <w:t>Mặc dù có sự phân công chuyên môn, các thành viên được khuyến khích làm việc chéo chức năng, hỗ trợ nhau khi cần để đảm bảo tiến độ chung của dự án.</w:t>
      </w:r>
    </w:p>
    <w:p w14:paraId="010E6E16" w14:textId="1959845F" w:rsidR="00F76549" w:rsidRDefault="00F76549" w:rsidP="008D35AD">
      <w:pPr>
        <w:pStyle w:val="ListParagraph"/>
        <w:numPr>
          <w:ilvl w:val="1"/>
          <w:numId w:val="5"/>
        </w:numPr>
        <w:spacing w:line="288" w:lineRule="auto"/>
        <w:jc w:val="both"/>
        <w:outlineLvl w:val="1"/>
        <w:rPr>
          <w:b/>
          <w:bCs/>
          <w:sz w:val="28"/>
        </w:rPr>
      </w:pPr>
      <w:bookmarkStart w:id="9" w:name="_Toc208834873"/>
      <w:r>
        <w:rPr>
          <w:b/>
          <w:bCs/>
          <w:sz w:val="28"/>
        </w:rPr>
        <w:t>C</w:t>
      </w:r>
      <w:r w:rsidR="00F02C85">
        <w:rPr>
          <w:b/>
          <w:bCs/>
          <w:sz w:val="28"/>
        </w:rPr>
        <w:t>ác Công Nghệ Và Công Cụ Quản Lý Được Áp Dụng</w:t>
      </w:r>
      <w:bookmarkEnd w:id="9"/>
    </w:p>
    <w:p w14:paraId="1A37FF90" w14:textId="1F011867" w:rsidR="00F02C85" w:rsidRDefault="00F02C85" w:rsidP="008D35AD">
      <w:pPr>
        <w:pStyle w:val="ListParagraph"/>
        <w:numPr>
          <w:ilvl w:val="2"/>
          <w:numId w:val="5"/>
        </w:numPr>
        <w:spacing w:line="288" w:lineRule="auto"/>
        <w:jc w:val="both"/>
        <w:outlineLvl w:val="2"/>
        <w:rPr>
          <w:b/>
          <w:bCs/>
          <w:sz w:val="28"/>
        </w:rPr>
      </w:pPr>
      <w:bookmarkStart w:id="10" w:name="_Toc208834874"/>
      <w:r>
        <w:rPr>
          <w:b/>
          <w:bCs/>
          <w:sz w:val="28"/>
        </w:rPr>
        <w:t>Danh mục công nghệ PHP Laravel Framework</w:t>
      </w:r>
      <w:bookmarkEnd w:id="10"/>
    </w:p>
    <w:p w14:paraId="0811EFF4" w14:textId="3FD20935" w:rsidR="00AC6E73" w:rsidRPr="00AC6E73" w:rsidRDefault="00AC6E73" w:rsidP="00AC6E73">
      <w:pPr>
        <w:ind w:left="1080" w:firstLine="360"/>
        <w:rPr>
          <w:bCs/>
          <w:sz w:val="28"/>
        </w:rPr>
      </w:pPr>
      <w:r w:rsidRPr="00AC6E73">
        <w:rPr>
          <w:bCs/>
          <w:sz w:val="28"/>
        </w:rPr>
        <w:t xml:space="preserve">Dự án FriendMart được xây dựng trên nền tảng PHP </w:t>
      </w:r>
      <w:r w:rsidR="00186520">
        <w:rPr>
          <w:bCs/>
          <w:sz w:val="28"/>
        </w:rPr>
        <w:t>sử dụng những ưu điểm của</w:t>
      </w:r>
      <w:r w:rsidRPr="00AC6E73">
        <w:rPr>
          <w:bCs/>
          <w:sz w:val="28"/>
        </w:rPr>
        <w:t xml:space="preserve"> framework Laravel, một lựa chọn chiến lược phù hợp với kiến thức và kinh nghiệm sẵn có của toàn bộ đội ngũ phát triể</w:t>
      </w:r>
      <w:r w:rsidR="00186520">
        <w:rPr>
          <w:bCs/>
          <w:sz w:val="28"/>
        </w:rPr>
        <w:t>n</w:t>
      </w:r>
      <w:r w:rsidRPr="00AC6E73">
        <w:rPr>
          <w:bCs/>
          <w:sz w:val="28"/>
        </w:rPr>
        <w:t xml:space="preserve">. Laravel không chỉ là một framework phát triển web thông thường mà còn là một hệ sinh thái mạnh mẽ, được thiết kế để xây dựng </w:t>
      </w:r>
      <w:r w:rsidRPr="00AC6E73">
        <w:rPr>
          <w:bCs/>
          <w:sz w:val="28"/>
        </w:rPr>
        <w:lastRenderedPageBreak/>
        <w:t>các ứng dụng phức tạp một cách hiệu quả và có cấu trúc. Laravel sử dụng kiến trúc Model-View-Controller (MVC) để phân tách logic ứng dụng, giúp tổ chức mã nguồn một cách có hệ thống và dễ dàng bảo trì. Framework này cũng cung cấp nhiều công cụ tích hợp sẵn để quản lý cơ sở dữ liệu (Database Migration và Eloquent ORM), giúp nhóm dễ dàng tương tác với dữ liệu và thực hiện các thay đổi schema. Hơn nữa, Laravel được trang bị các tính năng bảo mật mạnh mẽ ngay từ ban đầu, chẳng hạn như CSRF token để bảo vệ các form và Eloquent ORM để ngăn chặn các cuộc tấn công SQL Injection. Với những tính năng này, Laravel tạo ra một nền tảng vững chắc và an toàn để phát triển một ứng dụng đa tính năng như FriendMart..</w:t>
      </w:r>
    </w:p>
    <w:p w14:paraId="6CF4098F" w14:textId="49F1ACD0" w:rsidR="003A7AF9" w:rsidRDefault="003A7AF9" w:rsidP="008D35AD">
      <w:pPr>
        <w:pStyle w:val="ListParagraph"/>
        <w:numPr>
          <w:ilvl w:val="2"/>
          <w:numId w:val="5"/>
        </w:numPr>
        <w:spacing w:line="288" w:lineRule="auto"/>
        <w:jc w:val="both"/>
        <w:outlineLvl w:val="2"/>
        <w:rPr>
          <w:b/>
          <w:bCs/>
          <w:sz w:val="28"/>
        </w:rPr>
      </w:pPr>
      <w:bookmarkStart w:id="11" w:name="_Toc208834875"/>
      <w:r>
        <w:rPr>
          <w:b/>
          <w:bCs/>
          <w:sz w:val="28"/>
        </w:rPr>
        <w:t>Danh mục công cụ</w:t>
      </w:r>
      <w:bookmarkEnd w:id="11"/>
    </w:p>
    <w:p w14:paraId="1D606AF0" w14:textId="77777777" w:rsidR="00186520" w:rsidRDefault="00186520" w:rsidP="00186520">
      <w:pPr>
        <w:ind w:left="1080" w:firstLine="360"/>
        <w:rPr>
          <w:bCs/>
          <w:sz w:val="28"/>
        </w:rPr>
      </w:pPr>
      <w:r w:rsidRPr="00186520">
        <w:rPr>
          <w:bCs/>
          <w:sz w:val="28"/>
        </w:rPr>
        <w:t xml:space="preserve">Để quản lý một dự án phức tạp và nhiều </w:t>
      </w:r>
      <w:r>
        <w:rPr>
          <w:bCs/>
          <w:sz w:val="28"/>
        </w:rPr>
        <w:t>tính năng</w:t>
      </w:r>
      <w:r w:rsidRPr="00186520">
        <w:rPr>
          <w:bCs/>
          <w:sz w:val="28"/>
        </w:rPr>
        <w:t xml:space="preserve"> như FriendMart, </w:t>
      </w:r>
      <w:r>
        <w:rPr>
          <w:bCs/>
          <w:sz w:val="28"/>
        </w:rPr>
        <w:t>cần</w:t>
      </w:r>
      <w:r w:rsidRPr="00186520">
        <w:rPr>
          <w:bCs/>
          <w:sz w:val="28"/>
        </w:rPr>
        <w:t xml:space="preserve"> áp dụng một </w:t>
      </w:r>
      <w:r>
        <w:rPr>
          <w:bCs/>
          <w:sz w:val="28"/>
        </w:rPr>
        <w:t>số</w:t>
      </w:r>
      <w:r w:rsidRPr="00186520">
        <w:rPr>
          <w:bCs/>
          <w:sz w:val="28"/>
        </w:rPr>
        <w:t xml:space="preserve"> công</w:t>
      </w:r>
      <w:r>
        <w:rPr>
          <w:bCs/>
          <w:sz w:val="28"/>
        </w:rPr>
        <w:t xml:space="preserve"> cụ để phát triển hiệu quả hơn</w:t>
      </w:r>
      <w:r w:rsidRPr="00186520">
        <w:rPr>
          <w:bCs/>
          <w:sz w:val="28"/>
        </w:rPr>
        <w:t>. Các công cụ này được lựa chọn để hỗ trợ từng khía cạnh của quy trình quản lý Agile, từ lập kế hoạch, phát triển, đến kiểm thử và theo dõi tiến độ.</w:t>
      </w:r>
    </w:p>
    <w:p w14:paraId="090D1B27" w14:textId="77777777" w:rsidR="00186520" w:rsidRDefault="00186520" w:rsidP="00186520">
      <w:pPr>
        <w:ind w:left="1080" w:firstLine="360"/>
        <w:rPr>
          <w:bCs/>
          <w:sz w:val="28"/>
        </w:rPr>
      </w:pPr>
      <w:r w:rsidRPr="00186520">
        <w:rPr>
          <w:bCs/>
          <w:sz w:val="28"/>
        </w:rPr>
        <w:t xml:space="preserve">Đầu tiên, Jira Software đóng vai trò là công cụ quản lý dự án trung tâm, </w:t>
      </w:r>
      <w:r>
        <w:rPr>
          <w:bCs/>
          <w:sz w:val="28"/>
        </w:rPr>
        <w:t>ở đây</w:t>
      </w:r>
      <w:r w:rsidRPr="00186520">
        <w:rPr>
          <w:bCs/>
          <w:sz w:val="28"/>
        </w:rPr>
        <w:t xml:space="preserve"> toàn bộ công việc được tập trung và theo dõi. Jira không chỉ giúp nhóm quản lý các danh sách công việc tồn đọ</w:t>
      </w:r>
      <w:r>
        <w:rPr>
          <w:bCs/>
          <w:sz w:val="28"/>
        </w:rPr>
        <w:t xml:space="preserve">ng </w:t>
      </w:r>
      <w:r w:rsidRPr="00186520">
        <w:rPr>
          <w:bCs/>
          <w:sz w:val="28"/>
        </w:rPr>
        <w:t>Pro</w:t>
      </w:r>
      <w:r>
        <w:rPr>
          <w:bCs/>
          <w:sz w:val="28"/>
        </w:rPr>
        <w:t xml:space="preserve">duct Backlog và Sprint Backlog </w:t>
      </w:r>
      <w:r w:rsidRPr="00186520">
        <w:rPr>
          <w:bCs/>
          <w:sz w:val="28"/>
        </w:rPr>
        <w:t>mà còn cho phép theo dõi tiến độ của từng nhiệm vụ một cách trực quan thông qua các bảng (Board) và biểu đồ (như Burndown Chart)</w:t>
      </w:r>
      <w:r>
        <w:rPr>
          <w:bCs/>
          <w:sz w:val="28"/>
        </w:rPr>
        <w:t xml:space="preserve"> ,</w:t>
      </w:r>
      <w:r>
        <w:rPr>
          <w:bCs/>
          <w:sz w:val="28"/>
        </w:rPr>
        <w:fldChar w:fldCharType="begin"/>
      </w:r>
      <w:r>
        <w:rPr>
          <w:bCs/>
          <w:sz w:val="28"/>
        </w:rPr>
        <w:instrText xml:space="preserve"> ADDIN ZOTERO_ITEM CSL_CITATION {"citationID":"aY4ktS6b","properties":{"formattedCitation":"[12], [13]","plainCitation":"[12], [13]","noteIndex":0},"citationItems":[{"id":114,"uris":["http://zotero.org/users/local/N9Vb2a9Q/items/4YN3WV5F"],"itemData":{"id":114,"type":"post-weblog","abstract":"Sprint Planning, một yếu tố then chốt trong Phương pháp Agile, là nơi các nhóm cộng tác để quyết định phạm vi công việc cho sprint sắp tới.","container-title":"DevSamurai Vietnam","language":"vi","title":"Jira Guru | Hướng dẫn về Jira Sprint Planning - Agile Professional","URL":"https://devsamurai.vn/jira-guru-huong-dan-ve-sprint-planning-trong-jira-agile-professional/","author":[{"family":"Emily.Ly","given":""}],"accessed":{"date-parts":[["2025",9,16]]},"issued":{"date-parts":[["2023",11,1]]}}},{"id":117,"uris":["http://zotero.org/users/local/N9Vb2a9Q/items/9BPNYKYD"],"itemData":{"id":117,"type":"post-weblog","abstract":"Hướng dẫn từng bước về cách thúc đẩy một dự án scrum, tổ chức các sprint, thực hành scrum và hơn thế nữa trên Jira Software.","container-title":"DevSamurai Vietnam","language":"vi","title":"Jira Guru | Thực hành Scrum với Jira Software","URL":"https://devsamurai.vn/thuc-hanh-scrum-voi-jira-software/","author":[{"family":"admin","given":""}],"accessed":{"date-parts":[["2025",9,16]]},"issued":{"date-parts":[["2022",6,24]]}}}],"schema":"https://github.com/citation-style-language/schema/raw/master/csl-citation.json"} </w:instrText>
      </w:r>
      <w:r>
        <w:rPr>
          <w:bCs/>
          <w:sz w:val="28"/>
        </w:rPr>
        <w:fldChar w:fldCharType="separate"/>
      </w:r>
      <w:r w:rsidRPr="00186520">
        <w:rPr>
          <w:sz w:val="28"/>
        </w:rPr>
        <w:t>[12], [13]</w:t>
      </w:r>
      <w:r>
        <w:rPr>
          <w:bCs/>
          <w:sz w:val="28"/>
        </w:rPr>
        <w:fldChar w:fldCharType="end"/>
      </w:r>
      <w:r>
        <w:rPr>
          <w:bCs/>
          <w:sz w:val="28"/>
        </w:rPr>
        <w:t>,</w:t>
      </w:r>
      <w:r>
        <w:rPr>
          <w:bCs/>
          <w:sz w:val="28"/>
        </w:rPr>
        <w:fldChar w:fldCharType="begin"/>
      </w:r>
      <w:r>
        <w:rPr>
          <w:bCs/>
          <w:sz w:val="28"/>
        </w:rPr>
        <w:instrText xml:space="preserve"> ADDIN ZOTERO_ITEM CSL_CITATION {"citationID":"01OLpoiS","properties":{"formattedCitation":"[14]","plainCitation":"[14]","noteIndex":0},"citationItems":[{"id":119,"uris":["http://zotero.org/users/local/N9Vb2a9Q/items/UIETVU6V"],"itemData":{"id":119,"type":"webpage","title":"Hướng dẫn các thao tác làm việc trên Jira","URL":"https://www.bacs.vn/vi/blog/ky-nang/huong-dan-cac-thao-tac-lam-viec-tren-jira-24233.html","accessed":{"date-parts":[["2025",9,16]]}}}],"schema":"https://github.com/citation-style-language/schema/raw/master/csl-citation.json"} </w:instrText>
      </w:r>
      <w:r>
        <w:rPr>
          <w:bCs/>
          <w:sz w:val="28"/>
        </w:rPr>
        <w:fldChar w:fldCharType="separate"/>
      </w:r>
      <w:r w:rsidRPr="00186520">
        <w:rPr>
          <w:sz w:val="28"/>
        </w:rPr>
        <w:t>[14]</w:t>
      </w:r>
      <w:r>
        <w:rPr>
          <w:bCs/>
          <w:sz w:val="28"/>
        </w:rPr>
        <w:fldChar w:fldCharType="end"/>
      </w:r>
      <w:r w:rsidRPr="00186520">
        <w:rPr>
          <w:bCs/>
          <w:sz w:val="28"/>
        </w:rPr>
        <w:t>.</w:t>
      </w:r>
    </w:p>
    <w:p w14:paraId="0913CBC9" w14:textId="56C85BC0" w:rsidR="00C449F1" w:rsidRDefault="00186520" w:rsidP="00C449F1">
      <w:pPr>
        <w:ind w:left="1080" w:firstLine="360"/>
        <w:rPr>
          <w:bCs/>
          <w:sz w:val="28"/>
        </w:rPr>
      </w:pPr>
      <w:r w:rsidRPr="00186520">
        <w:rPr>
          <w:bCs/>
          <w:sz w:val="28"/>
        </w:rPr>
        <w:t xml:space="preserve"> Tiế</w:t>
      </w:r>
      <w:r>
        <w:rPr>
          <w:bCs/>
          <w:sz w:val="28"/>
        </w:rPr>
        <w:t xml:space="preserve">p theo, công cụ </w:t>
      </w:r>
      <w:r w:rsidRPr="00186520">
        <w:rPr>
          <w:bCs/>
          <w:sz w:val="28"/>
        </w:rPr>
        <w:t>Notion được sử dụng như một không gian làm việc đa năng, trở</w:t>
      </w:r>
      <w:r w:rsidR="00C449F1">
        <w:rPr>
          <w:bCs/>
          <w:sz w:val="28"/>
        </w:rPr>
        <w:t xml:space="preserve"> thành kho tài liệu </w:t>
      </w:r>
      <w:r w:rsidRPr="00186520">
        <w:rPr>
          <w:bCs/>
          <w:sz w:val="28"/>
        </w:rPr>
        <w:t>tập trung của dự án hay còn được gọi là Project Wiki. Tại đây, nhóm sẽ lưu trữ tất cả các tài liệu quan trọng, từ ghi chú cuộc họp, tài liệu thiết kế hệ thống, đến các quyết định kỹ thuật, giúp mọi thành viên dễ dàng truy cập và chia sẻ</w:t>
      </w:r>
      <w:r w:rsidR="00C449F1">
        <w:rPr>
          <w:bCs/>
          <w:sz w:val="28"/>
        </w:rPr>
        <w:t xml:space="preserve"> thông tin </w:t>
      </w:r>
      <w:r w:rsidR="00C449F1">
        <w:rPr>
          <w:bCs/>
          <w:sz w:val="28"/>
        </w:rPr>
        <w:fldChar w:fldCharType="begin"/>
      </w:r>
      <w:r w:rsidR="00C449F1">
        <w:rPr>
          <w:bCs/>
          <w:sz w:val="28"/>
        </w:rPr>
        <w:instrText xml:space="preserve"> ADDIN ZOTERO_ITEM CSL_CITATION {"citationID":"etQenxE6","properties":{"formattedCitation":"[15]","plainCitation":"[15]","noteIndex":0},"citationItems":[{"id":121,"uris":["http://zotero.org/users/local/N9Vb2a9Q/items/YQLSKVDA"],"itemData":{"id":121,"type":"webpage","title":"Hướng dẫn cơ bản và Hướng dẫn từng bước – Cách sử dụng Notion","URL":"https://www.notion.com/vi/help/guides","accessed":{"date-parts":[["2025",9,16]]}}}],"schema":"https://github.com/citation-style-language/schema/raw/master/csl-citation.json"} </w:instrText>
      </w:r>
      <w:r w:rsidR="00C449F1">
        <w:rPr>
          <w:bCs/>
          <w:sz w:val="28"/>
        </w:rPr>
        <w:fldChar w:fldCharType="separate"/>
      </w:r>
      <w:r w:rsidR="00C449F1" w:rsidRPr="00C449F1">
        <w:rPr>
          <w:sz w:val="28"/>
        </w:rPr>
        <w:t>[15]</w:t>
      </w:r>
      <w:r w:rsidR="00C449F1">
        <w:rPr>
          <w:bCs/>
          <w:sz w:val="28"/>
        </w:rPr>
        <w:fldChar w:fldCharType="end"/>
      </w:r>
      <w:r w:rsidR="00C449F1">
        <w:rPr>
          <w:bCs/>
          <w:sz w:val="28"/>
        </w:rPr>
        <w:t xml:space="preserve">. </w:t>
      </w:r>
    </w:p>
    <w:p w14:paraId="5F74B27C" w14:textId="761C4FFF" w:rsidR="00440118" w:rsidRDefault="00440118" w:rsidP="00440118">
      <w:pPr>
        <w:jc w:val="center"/>
        <w:rPr>
          <w:bCs/>
          <w:sz w:val="28"/>
        </w:rPr>
      </w:pPr>
      <w:bookmarkStart w:id="12" w:name="_GoBack"/>
      <w:r>
        <w:rPr>
          <w:bCs/>
          <w:noProof/>
          <w:sz w:val="28"/>
          <w:lang w:eastAsia="ja-JP"/>
        </w:rPr>
        <w:lastRenderedPageBreak/>
        <w:drawing>
          <wp:inline distT="0" distB="0" distL="0" distR="0" wp14:anchorId="3735E02D" wp14:editId="52CADC03">
            <wp:extent cx="6049368" cy="3210413"/>
            <wp:effectExtent l="0" t="0" r="889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ition.jpg"/>
                    <pic:cNvPicPr/>
                  </pic:nvPicPr>
                  <pic:blipFill>
                    <a:blip r:embed="rId11">
                      <a:extLst>
                        <a:ext uri="{28A0092B-C50C-407E-A947-70E740481C1C}">
                          <a14:useLocalDpi xmlns:a14="http://schemas.microsoft.com/office/drawing/2010/main" val="0"/>
                        </a:ext>
                      </a:extLst>
                    </a:blip>
                    <a:stretch>
                      <a:fillRect/>
                    </a:stretch>
                  </pic:blipFill>
                  <pic:spPr>
                    <a:xfrm>
                      <a:off x="0" y="0"/>
                      <a:ext cx="6068679" cy="3220662"/>
                    </a:xfrm>
                    <a:prstGeom prst="rect">
                      <a:avLst/>
                    </a:prstGeom>
                  </pic:spPr>
                </pic:pic>
              </a:graphicData>
            </a:graphic>
          </wp:inline>
        </w:drawing>
      </w:r>
      <w:bookmarkEnd w:id="12"/>
    </w:p>
    <w:p w14:paraId="3E3CA6E1" w14:textId="06C32FF7" w:rsidR="00186520" w:rsidRPr="00186520" w:rsidRDefault="00186520" w:rsidP="00C449F1">
      <w:pPr>
        <w:ind w:left="1080" w:firstLine="360"/>
        <w:rPr>
          <w:bCs/>
          <w:sz w:val="28"/>
        </w:rPr>
      </w:pPr>
      <w:r w:rsidRPr="00186520">
        <w:rPr>
          <w:bCs/>
          <w:sz w:val="28"/>
        </w:rPr>
        <w:t xml:space="preserve">Về khía cạnh quản lý mã nguồn, Git được chọn làm hệ thống kiểm soát phiên bản phân tán. Git cho phép cả 5 thành viên trong nhóm cộng tác trên cùng một codebase một cách an toàn và hiệu quả. Nhóm sẽ tuân thủ một quy trình làm việc chuẩn mực, trong đó mỗi thành viên tạo một nhánh riêng cho tính năng hoặc sửa lỗi của mình, sau đó sử dụng Pull Request (PR) để yêu cầu hợp nhất code vào nhánh chính, đảm bảo chất lượng code và giảm thiểu xung đột.   </w:t>
      </w:r>
    </w:p>
    <w:p w14:paraId="37DACDE5" w14:textId="77777777" w:rsidR="00186520" w:rsidRPr="00186520" w:rsidRDefault="00186520" w:rsidP="00186520">
      <w:pPr>
        <w:ind w:left="1080"/>
        <w:rPr>
          <w:bCs/>
          <w:sz w:val="28"/>
        </w:rPr>
      </w:pPr>
    </w:p>
    <w:p w14:paraId="6019A0F5" w14:textId="77777777" w:rsidR="00186520" w:rsidRPr="00186520" w:rsidRDefault="00186520" w:rsidP="00186520">
      <w:pPr>
        <w:ind w:left="1080"/>
        <w:rPr>
          <w:bCs/>
          <w:sz w:val="28"/>
        </w:rPr>
      </w:pPr>
      <w:r w:rsidRPr="00186520">
        <w:rPr>
          <w:bCs/>
          <w:sz w:val="28"/>
        </w:rPr>
        <w:t xml:space="preserve">Bên cạnh đó, các công cụ khác cũng được áp dụng cho từng mục đích chuyên biệt. WBS (Work Breakdown Structure) không phải là một phần mềm mà là một kỹ thuật quản lý giúp phân rã toàn bộ phạm vi công việc của dự án thành các gói công việc nhỏ hơn và dễ quản lý hơn, là cơ sở cho việc lập kế hoạch và ước lượng.   </w:t>
      </w:r>
    </w:p>
    <w:p w14:paraId="5240BDE1" w14:textId="77777777" w:rsidR="00186520" w:rsidRPr="00186520" w:rsidRDefault="00186520" w:rsidP="00186520">
      <w:pPr>
        <w:ind w:left="1080"/>
        <w:rPr>
          <w:bCs/>
          <w:sz w:val="28"/>
        </w:rPr>
      </w:pPr>
    </w:p>
    <w:p w14:paraId="18C149A4" w14:textId="77777777" w:rsidR="00186520" w:rsidRPr="00186520" w:rsidRDefault="00186520" w:rsidP="00186520">
      <w:pPr>
        <w:ind w:left="1080"/>
        <w:rPr>
          <w:bCs/>
          <w:sz w:val="28"/>
        </w:rPr>
      </w:pPr>
      <w:r w:rsidRPr="00186520">
        <w:rPr>
          <w:bCs/>
          <w:sz w:val="28"/>
        </w:rPr>
        <w:t xml:space="preserve">MS Visio là công cụ chuyên nghiệp được sử dụng để trực quan hóa cấu trúc hệ thống, cụ thể là để vẽ các sơ đồ quan trọng như Sơ đồ Luồng dữ liệu (DFD) và Sơ đồ Thực thể-Mối quan hệ (ERD) cho website FriendMart. Cuối cùng, hai công cụ kiểm thử cốt lõi là    </w:t>
      </w:r>
    </w:p>
    <w:p w14:paraId="4A32D771" w14:textId="77777777" w:rsidR="00186520" w:rsidRPr="00186520" w:rsidRDefault="00186520" w:rsidP="00186520">
      <w:pPr>
        <w:ind w:left="1080"/>
        <w:rPr>
          <w:bCs/>
          <w:sz w:val="28"/>
        </w:rPr>
      </w:pPr>
    </w:p>
    <w:p w14:paraId="1B7FF31A" w14:textId="77777777" w:rsidR="00186520" w:rsidRPr="00186520" w:rsidRDefault="00186520" w:rsidP="00186520">
      <w:pPr>
        <w:ind w:left="1080"/>
        <w:rPr>
          <w:bCs/>
          <w:sz w:val="28"/>
        </w:rPr>
      </w:pPr>
      <w:r w:rsidRPr="00186520">
        <w:rPr>
          <w:bCs/>
          <w:sz w:val="28"/>
        </w:rPr>
        <w:t xml:space="preserve">PHPUnit và Apache Jmeter. PHPUnit là một framework kiểm thử đơn vị và tính năng tích hợp sẵn trong Laravel, cho phép lập trình viên tự động hóa việc kiểm thử mã nguồn. Trong khi đó,    </w:t>
      </w:r>
    </w:p>
    <w:p w14:paraId="169DF940" w14:textId="77777777" w:rsidR="00186520" w:rsidRPr="00186520" w:rsidRDefault="00186520" w:rsidP="00186520">
      <w:pPr>
        <w:ind w:left="1080"/>
        <w:rPr>
          <w:bCs/>
          <w:sz w:val="28"/>
        </w:rPr>
      </w:pPr>
    </w:p>
    <w:p w14:paraId="456FC6B2" w14:textId="77777777" w:rsidR="00186520" w:rsidRPr="00186520" w:rsidRDefault="00186520" w:rsidP="00186520">
      <w:pPr>
        <w:ind w:left="1080"/>
        <w:rPr>
          <w:bCs/>
          <w:sz w:val="28"/>
        </w:rPr>
      </w:pPr>
      <w:r w:rsidRPr="00186520">
        <w:rPr>
          <w:bCs/>
          <w:sz w:val="28"/>
        </w:rPr>
        <w:lastRenderedPageBreak/>
        <w:t xml:space="preserve">Apache Jmeter là một công cụ kiểm thử hiệu năng, được sử dụng để mô phỏng một lượng lớn người dùng truy cập cùng lúc, nhằm đánh giá khả năng chịu tải của website và xác định "điểm phá vỡ" của hệ thống trước khi đưa vào hoạt động chính thức. Sự kết hợp có hệ thống của tất cả các công cụ này tạo ra một hệ sinh thái quản lý dự án mạnh mẽ, phản ánh đúng tinh thần của Agile, nơi sự tương tác và cộng tác được ưu tiên hàng đầu, đồng thời đảm bảo sự minh bạch và nhất quán trong toàn bộ quá trình phát triển.   </w:t>
      </w:r>
    </w:p>
    <w:p w14:paraId="577F8333" w14:textId="77777777" w:rsidR="00186520" w:rsidRPr="00186520" w:rsidRDefault="00186520" w:rsidP="00186520">
      <w:pPr>
        <w:ind w:left="1080"/>
        <w:rPr>
          <w:b/>
          <w:bCs/>
          <w:sz w:val="28"/>
        </w:rPr>
      </w:pPr>
    </w:p>
    <w:p w14:paraId="33DAA194" w14:textId="16F3CAB7" w:rsidR="00B301A5" w:rsidRDefault="003A7AF9" w:rsidP="008D35AD">
      <w:pPr>
        <w:pStyle w:val="ListParagraph"/>
        <w:numPr>
          <w:ilvl w:val="0"/>
          <w:numId w:val="5"/>
        </w:numPr>
        <w:spacing w:line="288" w:lineRule="auto"/>
        <w:jc w:val="both"/>
        <w:outlineLvl w:val="0"/>
        <w:rPr>
          <w:b/>
          <w:bCs/>
          <w:sz w:val="28"/>
        </w:rPr>
      </w:pPr>
      <w:bookmarkStart w:id="13" w:name="_Toc208834876"/>
      <w:r>
        <w:rPr>
          <w:b/>
          <w:bCs/>
          <w:sz w:val="28"/>
        </w:rPr>
        <w:t>KHỞI TẠO VÀ LẬP KẾ HOẠCH DỰ ÁN (AGILE PLANNING)</w:t>
      </w:r>
      <w:bookmarkEnd w:id="13"/>
    </w:p>
    <w:p w14:paraId="0F8AEF6B" w14:textId="5FD54733" w:rsidR="00B301A5" w:rsidRDefault="003A7AF9" w:rsidP="008D35AD">
      <w:pPr>
        <w:pStyle w:val="ListParagraph"/>
        <w:numPr>
          <w:ilvl w:val="1"/>
          <w:numId w:val="5"/>
        </w:numPr>
        <w:spacing w:line="288" w:lineRule="auto"/>
        <w:jc w:val="both"/>
        <w:outlineLvl w:val="1"/>
        <w:rPr>
          <w:b/>
          <w:bCs/>
          <w:sz w:val="28"/>
        </w:rPr>
      </w:pPr>
      <w:bookmarkStart w:id="14" w:name="_Toc208834877"/>
      <w:r>
        <w:rPr>
          <w:b/>
          <w:bCs/>
          <w:sz w:val="28"/>
        </w:rPr>
        <w:t>Quản Lý Tích Hợp Dự Án</w:t>
      </w:r>
      <w:r w:rsidR="005A4613">
        <w:rPr>
          <w:b/>
          <w:bCs/>
          <w:sz w:val="28"/>
        </w:rPr>
        <w:t xml:space="preserve"> (Project Integration Management)</w:t>
      </w:r>
      <w:bookmarkEnd w:id="14"/>
    </w:p>
    <w:p w14:paraId="3A5D20B1" w14:textId="5C1A8E01" w:rsidR="00B301A5" w:rsidRDefault="003A7AF9" w:rsidP="008D35AD">
      <w:pPr>
        <w:pStyle w:val="ListParagraph"/>
        <w:numPr>
          <w:ilvl w:val="2"/>
          <w:numId w:val="5"/>
        </w:numPr>
        <w:spacing w:line="288" w:lineRule="auto"/>
        <w:jc w:val="both"/>
        <w:outlineLvl w:val="2"/>
        <w:rPr>
          <w:b/>
          <w:bCs/>
          <w:sz w:val="28"/>
        </w:rPr>
      </w:pPr>
      <w:bookmarkStart w:id="15" w:name="_Toc208834878"/>
      <w:r>
        <w:rPr>
          <w:b/>
          <w:bCs/>
          <w:sz w:val="28"/>
        </w:rPr>
        <w:t>Xây dựng hiến chương dự án</w:t>
      </w:r>
      <w:bookmarkEnd w:id="15"/>
    </w:p>
    <w:p w14:paraId="1F0D5FC7" w14:textId="5AAF414A" w:rsidR="00A2277B" w:rsidRPr="00A2277B" w:rsidRDefault="003A7AF9" w:rsidP="008D35AD">
      <w:pPr>
        <w:pStyle w:val="ListParagraph"/>
        <w:numPr>
          <w:ilvl w:val="2"/>
          <w:numId w:val="5"/>
        </w:numPr>
        <w:spacing w:line="288" w:lineRule="auto"/>
        <w:jc w:val="both"/>
        <w:rPr>
          <w:b/>
          <w:bCs/>
          <w:sz w:val="28"/>
        </w:rPr>
      </w:pPr>
      <w:r>
        <w:rPr>
          <w:b/>
          <w:bCs/>
          <w:sz w:val="28"/>
        </w:rPr>
        <w:t>Khởi tạo dự án trên Jira</w:t>
      </w:r>
    </w:p>
    <w:p w14:paraId="600FA407" w14:textId="15EB8748" w:rsidR="00B301A5" w:rsidRDefault="003A7AF9" w:rsidP="008D35AD">
      <w:pPr>
        <w:pStyle w:val="ListParagraph"/>
        <w:numPr>
          <w:ilvl w:val="1"/>
          <w:numId w:val="5"/>
        </w:numPr>
        <w:spacing w:line="288" w:lineRule="auto"/>
        <w:jc w:val="both"/>
        <w:outlineLvl w:val="1"/>
        <w:rPr>
          <w:b/>
          <w:bCs/>
          <w:sz w:val="28"/>
        </w:rPr>
      </w:pPr>
      <w:bookmarkStart w:id="16" w:name="_Toc208834879"/>
      <w:r>
        <w:rPr>
          <w:b/>
          <w:bCs/>
          <w:sz w:val="28"/>
        </w:rPr>
        <w:t>Quản Lý Phạm Vi</w:t>
      </w:r>
      <w:r w:rsidR="005A4613">
        <w:rPr>
          <w:b/>
          <w:bCs/>
          <w:sz w:val="28"/>
        </w:rPr>
        <w:t xml:space="preserve"> (Scope Management)</w:t>
      </w:r>
      <w:bookmarkEnd w:id="16"/>
    </w:p>
    <w:p w14:paraId="06F8D646" w14:textId="1EBB23FD" w:rsidR="009B6D3A" w:rsidRPr="00A2277B" w:rsidRDefault="003A7AF9" w:rsidP="008D35AD">
      <w:pPr>
        <w:pStyle w:val="ListParagraph"/>
        <w:numPr>
          <w:ilvl w:val="2"/>
          <w:numId w:val="5"/>
        </w:numPr>
        <w:spacing w:line="288" w:lineRule="auto"/>
        <w:jc w:val="both"/>
        <w:outlineLvl w:val="2"/>
        <w:rPr>
          <w:b/>
          <w:bCs/>
          <w:sz w:val="28"/>
        </w:rPr>
      </w:pPr>
      <w:bookmarkStart w:id="17" w:name="_Toc208834880"/>
      <w:r>
        <w:rPr>
          <w:b/>
          <w:bCs/>
          <w:sz w:val="28"/>
        </w:rPr>
        <w:t>Thu thập và phân tích yêu cầu: User Story và Product Backlog</w:t>
      </w:r>
      <w:bookmarkEnd w:id="17"/>
    </w:p>
    <w:p w14:paraId="64E6CBFE" w14:textId="0718CAD6" w:rsidR="005A4613" w:rsidRPr="005A4613" w:rsidRDefault="005A4613" w:rsidP="008D35AD">
      <w:pPr>
        <w:pStyle w:val="ListParagraph"/>
        <w:numPr>
          <w:ilvl w:val="2"/>
          <w:numId w:val="5"/>
        </w:numPr>
        <w:spacing w:line="288" w:lineRule="auto"/>
        <w:jc w:val="both"/>
        <w:outlineLvl w:val="2"/>
        <w:rPr>
          <w:b/>
          <w:bCs/>
          <w:sz w:val="28"/>
        </w:rPr>
      </w:pPr>
      <w:bookmarkStart w:id="18" w:name="_Toc208834881"/>
      <w:r>
        <w:rPr>
          <w:b/>
          <w:bCs/>
          <w:sz w:val="28"/>
        </w:rPr>
        <w:t>Phân rã công việc (Work Breakdown Structure - WBS)</w:t>
      </w:r>
      <w:bookmarkEnd w:id="18"/>
    </w:p>
    <w:p w14:paraId="5E622246" w14:textId="77777777" w:rsidR="009B76CD" w:rsidRDefault="005A4613" w:rsidP="008D35AD">
      <w:pPr>
        <w:pStyle w:val="ListParagraph"/>
        <w:numPr>
          <w:ilvl w:val="1"/>
          <w:numId w:val="5"/>
        </w:numPr>
        <w:spacing w:line="288" w:lineRule="auto"/>
        <w:jc w:val="both"/>
        <w:outlineLvl w:val="1"/>
        <w:rPr>
          <w:b/>
          <w:bCs/>
          <w:sz w:val="28"/>
        </w:rPr>
      </w:pPr>
      <w:bookmarkStart w:id="19" w:name="_Toc208834882"/>
      <w:r>
        <w:rPr>
          <w:b/>
          <w:bCs/>
          <w:sz w:val="28"/>
        </w:rPr>
        <w:t>Quản Lý Ước Lượng  (Esti</w:t>
      </w:r>
      <w:r w:rsidR="00A35981">
        <w:rPr>
          <w:b/>
          <w:bCs/>
          <w:sz w:val="28"/>
        </w:rPr>
        <w:t>mation Management</w:t>
      </w:r>
      <w:r>
        <w:rPr>
          <w:b/>
          <w:bCs/>
          <w:sz w:val="28"/>
        </w:rPr>
        <w:t>)</w:t>
      </w:r>
      <w:bookmarkEnd w:id="19"/>
    </w:p>
    <w:p w14:paraId="74F5D4AF" w14:textId="3E88C5FB" w:rsidR="00B301A5" w:rsidRDefault="00A35981" w:rsidP="008D35AD">
      <w:pPr>
        <w:pStyle w:val="ListParagraph"/>
        <w:numPr>
          <w:ilvl w:val="2"/>
          <w:numId w:val="5"/>
        </w:numPr>
        <w:spacing w:line="288" w:lineRule="auto"/>
        <w:jc w:val="both"/>
        <w:outlineLvl w:val="2"/>
        <w:rPr>
          <w:b/>
          <w:bCs/>
          <w:sz w:val="28"/>
        </w:rPr>
      </w:pPr>
      <w:bookmarkStart w:id="20" w:name="_Toc208834883"/>
      <w:r>
        <w:rPr>
          <w:b/>
          <w:bCs/>
          <w:sz w:val="28"/>
        </w:rPr>
        <w:t>Các kỹ thuật ước lượng trong Agile: Story Points</w:t>
      </w:r>
      <w:bookmarkEnd w:id="20"/>
    </w:p>
    <w:p w14:paraId="54F160B8" w14:textId="2BCC6C85" w:rsidR="00596464" w:rsidRDefault="00A35981" w:rsidP="008D35AD">
      <w:pPr>
        <w:pStyle w:val="ListParagraph"/>
        <w:numPr>
          <w:ilvl w:val="2"/>
          <w:numId w:val="5"/>
        </w:numPr>
        <w:spacing w:line="288" w:lineRule="auto"/>
        <w:jc w:val="both"/>
        <w:outlineLvl w:val="2"/>
        <w:rPr>
          <w:b/>
          <w:bCs/>
          <w:sz w:val="28"/>
        </w:rPr>
      </w:pPr>
      <w:bookmarkStart w:id="21" w:name="_Toc208834884"/>
      <w:r>
        <w:rPr>
          <w:b/>
          <w:bCs/>
          <w:sz w:val="28"/>
        </w:rPr>
        <w:t>Lập kế hoạch Sprint (Sprint Planning)</w:t>
      </w:r>
      <w:bookmarkEnd w:id="21"/>
    </w:p>
    <w:p w14:paraId="107908E6" w14:textId="19CA3BC9" w:rsidR="00A35981" w:rsidRDefault="00A35981" w:rsidP="008D35AD">
      <w:pPr>
        <w:pStyle w:val="ListParagraph"/>
        <w:numPr>
          <w:ilvl w:val="1"/>
          <w:numId w:val="5"/>
        </w:numPr>
        <w:spacing w:line="288" w:lineRule="auto"/>
        <w:jc w:val="both"/>
        <w:outlineLvl w:val="1"/>
        <w:rPr>
          <w:b/>
          <w:bCs/>
          <w:sz w:val="28"/>
        </w:rPr>
      </w:pPr>
      <w:bookmarkStart w:id="22" w:name="_Toc208834885"/>
      <w:r>
        <w:rPr>
          <w:b/>
          <w:bCs/>
          <w:sz w:val="28"/>
        </w:rPr>
        <w:t>Quản Lý Nguồn Nhân Lực (Human Resource Management)</w:t>
      </w:r>
      <w:bookmarkEnd w:id="22"/>
    </w:p>
    <w:p w14:paraId="7E6454AC" w14:textId="2AC06341" w:rsidR="00A35981" w:rsidRDefault="00A35981" w:rsidP="008D35AD">
      <w:pPr>
        <w:pStyle w:val="ListParagraph"/>
        <w:numPr>
          <w:ilvl w:val="2"/>
          <w:numId w:val="5"/>
        </w:numPr>
        <w:spacing w:line="288" w:lineRule="auto"/>
        <w:jc w:val="both"/>
        <w:outlineLvl w:val="2"/>
        <w:rPr>
          <w:b/>
          <w:bCs/>
          <w:sz w:val="28"/>
        </w:rPr>
      </w:pPr>
      <w:bookmarkStart w:id="23" w:name="_Toc208834886"/>
      <w:r>
        <w:rPr>
          <w:b/>
          <w:bCs/>
          <w:sz w:val="28"/>
        </w:rPr>
        <w:t>Kế hoạch phân công vai trò và trách nhiệm</w:t>
      </w:r>
      <w:bookmarkEnd w:id="23"/>
    </w:p>
    <w:p w14:paraId="5C6BFA0A" w14:textId="65366CAB" w:rsidR="00A35981" w:rsidRPr="00A35981" w:rsidRDefault="00A35981" w:rsidP="008D35AD">
      <w:pPr>
        <w:pStyle w:val="ListParagraph"/>
        <w:numPr>
          <w:ilvl w:val="2"/>
          <w:numId w:val="5"/>
        </w:numPr>
        <w:spacing w:line="288" w:lineRule="auto"/>
        <w:jc w:val="both"/>
        <w:outlineLvl w:val="2"/>
        <w:rPr>
          <w:b/>
          <w:bCs/>
          <w:sz w:val="28"/>
        </w:rPr>
      </w:pPr>
      <w:bookmarkStart w:id="24" w:name="_Toc208834887"/>
      <w:r>
        <w:rPr>
          <w:b/>
          <w:bCs/>
          <w:sz w:val="28"/>
        </w:rPr>
        <w:t>Tương tác và làm việc nhóm trong mô hình Agile</w:t>
      </w:r>
      <w:bookmarkEnd w:id="24"/>
    </w:p>
    <w:p w14:paraId="495A3548" w14:textId="5B3000C4" w:rsidR="00B301A5" w:rsidRDefault="00A35981" w:rsidP="008D35AD">
      <w:pPr>
        <w:pStyle w:val="ListParagraph"/>
        <w:numPr>
          <w:ilvl w:val="0"/>
          <w:numId w:val="5"/>
        </w:numPr>
        <w:spacing w:line="288" w:lineRule="auto"/>
        <w:jc w:val="both"/>
        <w:outlineLvl w:val="0"/>
        <w:rPr>
          <w:b/>
          <w:bCs/>
          <w:sz w:val="28"/>
        </w:rPr>
      </w:pPr>
      <w:bookmarkStart w:id="25" w:name="_Toc208834888"/>
      <w:r>
        <w:rPr>
          <w:b/>
          <w:bCs/>
          <w:sz w:val="28"/>
        </w:rPr>
        <w:t>PHÂN TÍCH, THIẾT KẾ VÀ TRIỂN KHAI KỸ THUẬT</w:t>
      </w:r>
      <w:bookmarkEnd w:id="25"/>
    </w:p>
    <w:p w14:paraId="5355DCCA" w14:textId="7B73FEC2" w:rsidR="00B301A5" w:rsidRDefault="00A35981" w:rsidP="008D35AD">
      <w:pPr>
        <w:pStyle w:val="ListParagraph"/>
        <w:numPr>
          <w:ilvl w:val="1"/>
          <w:numId w:val="5"/>
        </w:numPr>
        <w:spacing w:line="288" w:lineRule="auto"/>
        <w:jc w:val="both"/>
        <w:outlineLvl w:val="1"/>
        <w:rPr>
          <w:b/>
          <w:bCs/>
          <w:sz w:val="28"/>
        </w:rPr>
      </w:pPr>
      <w:bookmarkStart w:id="26" w:name="_Toc208834889"/>
      <w:r>
        <w:rPr>
          <w:b/>
          <w:bCs/>
          <w:sz w:val="28"/>
        </w:rPr>
        <w:t>Phân Tích Và Thiết Kế Hệ Thống</w:t>
      </w:r>
      <w:bookmarkEnd w:id="26"/>
    </w:p>
    <w:p w14:paraId="609B67A2" w14:textId="2F980EEF" w:rsidR="00B301A5" w:rsidRDefault="00A35981" w:rsidP="008D35AD">
      <w:pPr>
        <w:pStyle w:val="ListParagraph"/>
        <w:numPr>
          <w:ilvl w:val="2"/>
          <w:numId w:val="5"/>
        </w:numPr>
        <w:spacing w:line="288" w:lineRule="auto"/>
        <w:jc w:val="both"/>
        <w:outlineLvl w:val="2"/>
        <w:rPr>
          <w:b/>
          <w:bCs/>
          <w:sz w:val="28"/>
        </w:rPr>
      </w:pPr>
      <w:bookmarkStart w:id="27" w:name="_Toc208834890"/>
      <w:r>
        <w:rPr>
          <w:b/>
          <w:bCs/>
          <w:sz w:val="28"/>
        </w:rPr>
        <w:t>Sơ đồ luồng dữ liệu (Data Flow Diagram - DFD)</w:t>
      </w:r>
      <w:bookmarkEnd w:id="27"/>
    </w:p>
    <w:p w14:paraId="7781AE74" w14:textId="07DCCC06" w:rsidR="004D02E4" w:rsidRDefault="004D02E4" w:rsidP="008D35AD">
      <w:pPr>
        <w:pStyle w:val="ListParagraph"/>
        <w:numPr>
          <w:ilvl w:val="2"/>
          <w:numId w:val="5"/>
        </w:numPr>
        <w:spacing w:line="288" w:lineRule="auto"/>
        <w:jc w:val="both"/>
        <w:outlineLvl w:val="2"/>
        <w:rPr>
          <w:b/>
          <w:bCs/>
          <w:sz w:val="28"/>
        </w:rPr>
      </w:pPr>
      <w:bookmarkStart w:id="28" w:name="_Toc208834891"/>
      <w:r>
        <w:rPr>
          <w:b/>
          <w:bCs/>
          <w:sz w:val="28"/>
        </w:rPr>
        <w:t>Sơ đồ quan hệ thực thể (Entity Relationship Diagram – ERD)</w:t>
      </w:r>
      <w:bookmarkEnd w:id="28"/>
    </w:p>
    <w:p w14:paraId="311BC1E1" w14:textId="00154658" w:rsidR="00A35981" w:rsidRPr="00A35981" w:rsidRDefault="00A35981" w:rsidP="008D35AD">
      <w:pPr>
        <w:pStyle w:val="ListParagraph"/>
        <w:numPr>
          <w:ilvl w:val="2"/>
          <w:numId w:val="5"/>
        </w:numPr>
        <w:spacing w:line="288" w:lineRule="auto"/>
        <w:jc w:val="both"/>
        <w:outlineLvl w:val="2"/>
        <w:rPr>
          <w:b/>
          <w:bCs/>
          <w:sz w:val="28"/>
        </w:rPr>
      </w:pPr>
      <w:bookmarkStart w:id="29" w:name="_Toc208834892"/>
      <w:r>
        <w:rPr>
          <w:b/>
          <w:bCs/>
          <w:sz w:val="28"/>
        </w:rPr>
        <w:t>Sơ đồ</w:t>
      </w:r>
      <w:r w:rsidR="004D02E4">
        <w:rPr>
          <w:b/>
          <w:bCs/>
          <w:sz w:val="28"/>
        </w:rPr>
        <w:t xml:space="preserve"> trường hợp sử dụng (Use Case Diagram)</w:t>
      </w:r>
      <w:bookmarkEnd w:id="29"/>
    </w:p>
    <w:p w14:paraId="4BD98E03" w14:textId="43DC47BE" w:rsidR="00A35981" w:rsidRDefault="00A35981" w:rsidP="008D35AD">
      <w:pPr>
        <w:pStyle w:val="ListParagraph"/>
        <w:numPr>
          <w:ilvl w:val="2"/>
          <w:numId w:val="5"/>
        </w:numPr>
        <w:spacing w:line="288" w:lineRule="auto"/>
        <w:jc w:val="both"/>
        <w:outlineLvl w:val="2"/>
        <w:rPr>
          <w:b/>
          <w:bCs/>
          <w:sz w:val="28"/>
        </w:rPr>
      </w:pPr>
      <w:bookmarkStart w:id="30" w:name="_Toc208834893"/>
      <w:r>
        <w:rPr>
          <w:b/>
          <w:bCs/>
          <w:sz w:val="28"/>
        </w:rPr>
        <w:t>Sơ đồ lớp (Class Diagram)</w:t>
      </w:r>
      <w:bookmarkEnd w:id="30"/>
    </w:p>
    <w:p w14:paraId="150A979D" w14:textId="5B75A9A5" w:rsidR="00892FD9" w:rsidRDefault="00892FD9" w:rsidP="008D35AD">
      <w:pPr>
        <w:pStyle w:val="ListParagraph"/>
        <w:numPr>
          <w:ilvl w:val="1"/>
          <w:numId w:val="5"/>
        </w:numPr>
        <w:spacing w:line="288" w:lineRule="auto"/>
        <w:jc w:val="both"/>
        <w:outlineLvl w:val="1"/>
        <w:rPr>
          <w:b/>
          <w:bCs/>
          <w:sz w:val="28"/>
        </w:rPr>
      </w:pPr>
      <w:bookmarkStart w:id="31" w:name="_Toc208834894"/>
      <w:r>
        <w:rPr>
          <w:b/>
          <w:bCs/>
          <w:sz w:val="28"/>
        </w:rPr>
        <w:t>Triển khai phát triển Website</w:t>
      </w:r>
      <w:bookmarkEnd w:id="31"/>
    </w:p>
    <w:p w14:paraId="74B92534" w14:textId="09FA852B" w:rsidR="00892FD9" w:rsidRDefault="00892FD9" w:rsidP="008D35AD">
      <w:pPr>
        <w:pStyle w:val="ListParagraph"/>
        <w:numPr>
          <w:ilvl w:val="2"/>
          <w:numId w:val="5"/>
        </w:numPr>
        <w:spacing w:line="288" w:lineRule="auto"/>
        <w:jc w:val="both"/>
        <w:outlineLvl w:val="2"/>
        <w:rPr>
          <w:b/>
          <w:bCs/>
          <w:sz w:val="28"/>
        </w:rPr>
      </w:pPr>
      <w:bookmarkStart w:id="32" w:name="_Toc208834895"/>
      <w:r>
        <w:rPr>
          <w:b/>
          <w:bCs/>
          <w:sz w:val="28"/>
        </w:rPr>
        <w:t>Quy trình làm việc theo Sprint</w:t>
      </w:r>
      <w:bookmarkEnd w:id="32"/>
    </w:p>
    <w:p w14:paraId="6AD37785" w14:textId="34E8D438" w:rsidR="00892FD9" w:rsidRDefault="00892FD9" w:rsidP="008D35AD">
      <w:pPr>
        <w:pStyle w:val="ListParagraph"/>
        <w:numPr>
          <w:ilvl w:val="2"/>
          <w:numId w:val="5"/>
        </w:numPr>
        <w:spacing w:line="288" w:lineRule="auto"/>
        <w:jc w:val="both"/>
        <w:outlineLvl w:val="2"/>
        <w:rPr>
          <w:b/>
          <w:bCs/>
          <w:sz w:val="28"/>
        </w:rPr>
      </w:pPr>
      <w:bookmarkStart w:id="33" w:name="_Toc208834896"/>
      <w:r>
        <w:rPr>
          <w:b/>
          <w:bCs/>
          <w:sz w:val="28"/>
        </w:rPr>
        <w:t>Quản lý mã nguồn và làm việc nhóm với Git</w:t>
      </w:r>
      <w:bookmarkEnd w:id="33"/>
    </w:p>
    <w:p w14:paraId="23DBD868" w14:textId="577C7982" w:rsidR="00892FD9" w:rsidRDefault="00892FD9" w:rsidP="008D35AD">
      <w:pPr>
        <w:pStyle w:val="ListParagraph"/>
        <w:numPr>
          <w:ilvl w:val="1"/>
          <w:numId w:val="5"/>
        </w:numPr>
        <w:spacing w:line="288" w:lineRule="auto"/>
        <w:jc w:val="both"/>
        <w:outlineLvl w:val="1"/>
        <w:rPr>
          <w:b/>
          <w:bCs/>
          <w:sz w:val="28"/>
        </w:rPr>
      </w:pPr>
      <w:bookmarkStart w:id="34" w:name="_Toc208834897"/>
      <w:r>
        <w:rPr>
          <w:b/>
          <w:bCs/>
          <w:sz w:val="28"/>
        </w:rPr>
        <w:t>Quản lý tài liệu (Documentation Management)</w:t>
      </w:r>
      <w:bookmarkEnd w:id="34"/>
    </w:p>
    <w:p w14:paraId="6322403C" w14:textId="5982A8B5" w:rsidR="00892FD9" w:rsidRDefault="00892FD9" w:rsidP="008D35AD">
      <w:pPr>
        <w:pStyle w:val="ListParagraph"/>
        <w:numPr>
          <w:ilvl w:val="2"/>
          <w:numId w:val="5"/>
        </w:numPr>
        <w:spacing w:line="288" w:lineRule="auto"/>
        <w:jc w:val="both"/>
        <w:outlineLvl w:val="2"/>
        <w:rPr>
          <w:b/>
          <w:bCs/>
          <w:sz w:val="28"/>
        </w:rPr>
      </w:pPr>
      <w:bookmarkStart w:id="35" w:name="_Toc208834898"/>
      <w:r>
        <w:rPr>
          <w:b/>
          <w:bCs/>
          <w:sz w:val="28"/>
        </w:rPr>
        <w:t>Xây dựng kho tài liệu tập trung (Project Wiki)</w:t>
      </w:r>
      <w:bookmarkEnd w:id="35"/>
    </w:p>
    <w:p w14:paraId="71DF89C9" w14:textId="6F7C2C87" w:rsidR="00892FD9" w:rsidRPr="00892FD9" w:rsidRDefault="00892FD9" w:rsidP="008D35AD">
      <w:pPr>
        <w:pStyle w:val="ListParagraph"/>
        <w:numPr>
          <w:ilvl w:val="2"/>
          <w:numId w:val="5"/>
        </w:numPr>
        <w:spacing w:line="288" w:lineRule="auto"/>
        <w:jc w:val="both"/>
        <w:outlineLvl w:val="2"/>
        <w:rPr>
          <w:b/>
          <w:bCs/>
          <w:sz w:val="28"/>
        </w:rPr>
      </w:pPr>
      <w:bookmarkStart w:id="36" w:name="_Toc208834899"/>
      <w:r>
        <w:rPr>
          <w:b/>
          <w:bCs/>
          <w:sz w:val="28"/>
        </w:rPr>
        <w:t>Hướng dẫn sử dụng Notion làm Project Wiki</w:t>
      </w:r>
      <w:bookmarkEnd w:id="36"/>
    </w:p>
    <w:p w14:paraId="752C471A" w14:textId="28A7483F" w:rsidR="00DF3F0C" w:rsidRDefault="00F76549" w:rsidP="008D35AD">
      <w:pPr>
        <w:pStyle w:val="ListParagraph"/>
        <w:numPr>
          <w:ilvl w:val="0"/>
          <w:numId w:val="5"/>
        </w:numPr>
        <w:spacing w:line="288" w:lineRule="auto"/>
        <w:jc w:val="both"/>
        <w:outlineLvl w:val="0"/>
        <w:rPr>
          <w:b/>
          <w:bCs/>
          <w:sz w:val="28"/>
        </w:rPr>
      </w:pPr>
      <w:bookmarkStart w:id="37" w:name="_Toc208834900"/>
      <w:r>
        <w:rPr>
          <w:b/>
          <w:bCs/>
          <w:sz w:val="28"/>
        </w:rPr>
        <w:t>K</w:t>
      </w:r>
      <w:r w:rsidR="00892FD9">
        <w:rPr>
          <w:b/>
          <w:bCs/>
          <w:sz w:val="28"/>
        </w:rPr>
        <w:t>IỂM SOÁT, KIỂM THỬ VÀ BÁO CÁO DỰ ÁN</w:t>
      </w:r>
      <w:bookmarkEnd w:id="37"/>
    </w:p>
    <w:p w14:paraId="62B525B6" w14:textId="1D64FE3C" w:rsidR="00B301A5" w:rsidRDefault="00892FD9" w:rsidP="008D35AD">
      <w:pPr>
        <w:pStyle w:val="ListParagraph"/>
        <w:numPr>
          <w:ilvl w:val="1"/>
          <w:numId w:val="5"/>
        </w:numPr>
        <w:spacing w:line="288" w:lineRule="auto"/>
        <w:jc w:val="both"/>
        <w:outlineLvl w:val="1"/>
        <w:rPr>
          <w:b/>
          <w:bCs/>
          <w:sz w:val="28"/>
        </w:rPr>
      </w:pPr>
      <w:bookmarkStart w:id="38" w:name="_Toc208834901"/>
      <w:r>
        <w:rPr>
          <w:b/>
          <w:bCs/>
          <w:sz w:val="28"/>
        </w:rPr>
        <w:t>Quản lý rủi ro (Risk Management)</w:t>
      </w:r>
      <w:bookmarkEnd w:id="38"/>
    </w:p>
    <w:p w14:paraId="4679F566" w14:textId="56543CA1" w:rsidR="00A54174" w:rsidRDefault="00A54174" w:rsidP="008D35AD">
      <w:pPr>
        <w:pStyle w:val="ListParagraph"/>
        <w:numPr>
          <w:ilvl w:val="2"/>
          <w:numId w:val="5"/>
        </w:numPr>
        <w:spacing w:line="288" w:lineRule="auto"/>
        <w:jc w:val="both"/>
        <w:outlineLvl w:val="2"/>
        <w:rPr>
          <w:b/>
          <w:bCs/>
          <w:sz w:val="28"/>
        </w:rPr>
      </w:pPr>
      <w:bookmarkStart w:id="39" w:name="_Toc208834902"/>
      <w:r>
        <w:rPr>
          <w:b/>
          <w:bCs/>
          <w:sz w:val="28"/>
        </w:rPr>
        <w:lastRenderedPageBreak/>
        <w:t>Nhận diện các rủi ro của dự án</w:t>
      </w:r>
      <w:bookmarkEnd w:id="39"/>
    </w:p>
    <w:p w14:paraId="78A6CE31" w14:textId="02C7790F" w:rsidR="00A54174" w:rsidRDefault="00A54174" w:rsidP="008D35AD">
      <w:pPr>
        <w:pStyle w:val="ListParagraph"/>
        <w:numPr>
          <w:ilvl w:val="2"/>
          <w:numId w:val="5"/>
        </w:numPr>
        <w:spacing w:line="288" w:lineRule="auto"/>
        <w:jc w:val="both"/>
        <w:outlineLvl w:val="2"/>
        <w:rPr>
          <w:b/>
          <w:bCs/>
          <w:sz w:val="28"/>
        </w:rPr>
      </w:pPr>
      <w:bookmarkStart w:id="40" w:name="_Toc208834903"/>
      <w:r>
        <w:rPr>
          <w:b/>
          <w:bCs/>
          <w:sz w:val="28"/>
        </w:rPr>
        <w:t>Rủi ro đặc thù với Laravel</w:t>
      </w:r>
      <w:bookmarkEnd w:id="40"/>
    </w:p>
    <w:p w14:paraId="7FA2681E" w14:textId="7D5568EB" w:rsidR="00A54174" w:rsidRDefault="00A54174" w:rsidP="008D35AD">
      <w:pPr>
        <w:pStyle w:val="ListParagraph"/>
        <w:numPr>
          <w:ilvl w:val="2"/>
          <w:numId w:val="5"/>
        </w:numPr>
        <w:spacing w:line="288" w:lineRule="auto"/>
        <w:jc w:val="both"/>
        <w:outlineLvl w:val="2"/>
        <w:rPr>
          <w:b/>
          <w:bCs/>
          <w:sz w:val="28"/>
        </w:rPr>
      </w:pPr>
      <w:bookmarkStart w:id="41" w:name="_Toc208834904"/>
      <w:r>
        <w:rPr>
          <w:b/>
          <w:bCs/>
          <w:sz w:val="28"/>
        </w:rPr>
        <w:t>Kế hoạch ứng phó với rủi ro</w:t>
      </w:r>
      <w:bookmarkEnd w:id="41"/>
    </w:p>
    <w:p w14:paraId="2C1E819A" w14:textId="36313523" w:rsidR="00F76549" w:rsidRDefault="00A54174" w:rsidP="008D35AD">
      <w:pPr>
        <w:pStyle w:val="ListParagraph"/>
        <w:numPr>
          <w:ilvl w:val="1"/>
          <w:numId w:val="5"/>
        </w:numPr>
        <w:spacing w:line="288" w:lineRule="auto"/>
        <w:jc w:val="both"/>
        <w:outlineLvl w:val="1"/>
        <w:rPr>
          <w:b/>
          <w:bCs/>
          <w:sz w:val="28"/>
        </w:rPr>
      </w:pPr>
      <w:bookmarkStart w:id="42" w:name="_Toc208834905"/>
      <w:r>
        <w:rPr>
          <w:b/>
          <w:bCs/>
          <w:sz w:val="28"/>
        </w:rPr>
        <w:t>Kiểm soát dự án (Project Control)</w:t>
      </w:r>
      <w:bookmarkEnd w:id="42"/>
    </w:p>
    <w:p w14:paraId="18D04FAB" w14:textId="09640D46" w:rsidR="00A54174" w:rsidRDefault="00A54174" w:rsidP="008D35AD">
      <w:pPr>
        <w:pStyle w:val="ListParagraph"/>
        <w:numPr>
          <w:ilvl w:val="2"/>
          <w:numId w:val="5"/>
        </w:numPr>
        <w:spacing w:line="288" w:lineRule="auto"/>
        <w:jc w:val="both"/>
        <w:outlineLvl w:val="2"/>
        <w:rPr>
          <w:b/>
          <w:bCs/>
          <w:sz w:val="28"/>
        </w:rPr>
      </w:pPr>
      <w:bookmarkStart w:id="43" w:name="_Toc208834906"/>
      <w:r>
        <w:rPr>
          <w:b/>
          <w:bCs/>
          <w:sz w:val="28"/>
        </w:rPr>
        <w:t>Theo dõi tiến độ: Daily Scrum và Biểu đồ Burndown</w:t>
      </w:r>
      <w:bookmarkEnd w:id="43"/>
    </w:p>
    <w:p w14:paraId="5E5DE602" w14:textId="601D10EB" w:rsidR="00A54174" w:rsidRDefault="00A54174" w:rsidP="008D35AD">
      <w:pPr>
        <w:pStyle w:val="ListParagraph"/>
        <w:numPr>
          <w:ilvl w:val="2"/>
          <w:numId w:val="5"/>
        </w:numPr>
        <w:spacing w:line="288" w:lineRule="auto"/>
        <w:jc w:val="both"/>
        <w:outlineLvl w:val="2"/>
        <w:rPr>
          <w:b/>
          <w:bCs/>
          <w:sz w:val="28"/>
        </w:rPr>
      </w:pPr>
      <w:bookmarkStart w:id="44" w:name="_Toc208834907"/>
      <w:r>
        <w:rPr>
          <w:b/>
          <w:bCs/>
          <w:sz w:val="28"/>
        </w:rPr>
        <w:t>Kiểm soát thay đổi trong Agile</w:t>
      </w:r>
      <w:bookmarkEnd w:id="44"/>
    </w:p>
    <w:p w14:paraId="561F0387" w14:textId="28DF7C1A" w:rsidR="00A54174" w:rsidRDefault="003E442C" w:rsidP="008D35AD">
      <w:pPr>
        <w:pStyle w:val="ListParagraph"/>
        <w:numPr>
          <w:ilvl w:val="1"/>
          <w:numId w:val="5"/>
        </w:numPr>
        <w:spacing w:line="288" w:lineRule="auto"/>
        <w:jc w:val="both"/>
        <w:outlineLvl w:val="1"/>
        <w:rPr>
          <w:b/>
          <w:bCs/>
          <w:sz w:val="28"/>
        </w:rPr>
      </w:pPr>
      <w:bookmarkStart w:id="45" w:name="_Toc208834908"/>
      <w:r>
        <w:rPr>
          <w:b/>
          <w:bCs/>
          <w:sz w:val="28"/>
        </w:rPr>
        <w:t>Kế hoạch và thực thi kiểm thử (Software Testing)</w:t>
      </w:r>
      <w:bookmarkEnd w:id="45"/>
    </w:p>
    <w:p w14:paraId="20A8AFDD" w14:textId="2F2C07B3" w:rsidR="003E442C" w:rsidRDefault="003E442C" w:rsidP="008D35AD">
      <w:pPr>
        <w:pStyle w:val="ListParagraph"/>
        <w:numPr>
          <w:ilvl w:val="2"/>
          <w:numId w:val="5"/>
        </w:numPr>
        <w:spacing w:line="288" w:lineRule="auto"/>
        <w:jc w:val="both"/>
        <w:outlineLvl w:val="2"/>
        <w:rPr>
          <w:b/>
          <w:bCs/>
          <w:sz w:val="28"/>
        </w:rPr>
      </w:pPr>
      <w:bookmarkStart w:id="46" w:name="_Toc208834909"/>
      <w:r>
        <w:rPr>
          <w:b/>
          <w:bCs/>
          <w:sz w:val="28"/>
        </w:rPr>
        <w:t>Xây dựng kế hoạch kiểm thử (Test Plan)</w:t>
      </w:r>
      <w:bookmarkEnd w:id="46"/>
    </w:p>
    <w:p w14:paraId="47301E77" w14:textId="2DCB079C" w:rsidR="003E442C" w:rsidRDefault="003E442C" w:rsidP="008D35AD">
      <w:pPr>
        <w:pStyle w:val="ListParagraph"/>
        <w:numPr>
          <w:ilvl w:val="2"/>
          <w:numId w:val="5"/>
        </w:numPr>
        <w:spacing w:line="288" w:lineRule="auto"/>
        <w:jc w:val="both"/>
        <w:outlineLvl w:val="2"/>
        <w:rPr>
          <w:b/>
          <w:bCs/>
          <w:sz w:val="28"/>
        </w:rPr>
      </w:pPr>
      <w:bookmarkStart w:id="47" w:name="_Toc208834910"/>
      <w:r>
        <w:rPr>
          <w:b/>
          <w:bCs/>
          <w:sz w:val="28"/>
        </w:rPr>
        <w:t>Viết Test Case cho ứng dụng web</w:t>
      </w:r>
      <w:bookmarkEnd w:id="47"/>
    </w:p>
    <w:p w14:paraId="60EFA66A" w14:textId="63413EEB" w:rsidR="003E442C" w:rsidRDefault="003E442C" w:rsidP="008D35AD">
      <w:pPr>
        <w:pStyle w:val="ListParagraph"/>
        <w:numPr>
          <w:ilvl w:val="2"/>
          <w:numId w:val="5"/>
        </w:numPr>
        <w:spacing w:line="288" w:lineRule="auto"/>
        <w:jc w:val="both"/>
        <w:outlineLvl w:val="2"/>
        <w:rPr>
          <w:b/>
          <w:bCs/>
          <w:sz w:val="28"/>
        </w:rPr>
      </w:pPr>
      <w:bookmarkStart w:id="48" w:name="_Toc208834911"/>
      <w:r>
        <w:rPr>
          <w:b/>
          <w:bCs/>
          <w:sz w:val="28"/>
        </w:rPr>
        <w:t>Hướng dẫn sử dụng Apace Jmeter cho Performance Testing</w:t>
      </w:r>
      <w:bookmarkEnd w:id="48"/>
    </w:p>
    <w:p w14:paraId="43764279" w14:textId="28584E6F" w:rsidR="003E442C" w:rsidRDefault="003E442C" w:rsidP="008D35AD">
      <w:pPr>
        <w:pStyle w:val="ListParagraph"/>
        <w:numPr>
          <w:ilvl w:val="1"/>
          <w:numId w:val="5"/>
        </w:numPr>
        <w:spacing w:line="288" w:lineRule="auto"/>
        <w:jc w:val="both"/>
        <w:outlineLvl w:val="1"/>
        <w:rPr>
          <w:b/>
          <w:bCs/>
          <w:sz w:val="28"/>
        </w:rPr>
      </w:pPr>
      <w:bookmarkStart w:id="49" w:name="_Toc208834912"/>
      <w:r>
        <w:rPr>
          <w:b/>
          <w:bCs/>
          <w:sz w:val="28"/>
        </w:rPr>
        <w:t>Kế hoạch và thực thi kiểm thử (Software Testing)</w:t>
      </w:r>
      <w:bookmarkEnd w:id="49"/>
    </w:p>
    <w:p w14:paraId="5EC5BDDB" w14:textId="175AA1E0" w:rsidR="003E442C" w:rsidRDefault="003E442C" w:rsidP="008D35AD">
      <w:pPr>
        <w:pStyle w:val="ListParagraph"/>
        <w:numPr>
          <w:ilvl w:val="2"/>
          <w:numId w:val="5"/>
        </w:numPr>
        <w:spacing w:line="288" w:lineRule="auto"/>
        <w:jc w:val="both"/>
        <w:outlineLvl w:val="2"/>
        <w:rPr>
          <w:b/>
          <w:bCs/>
          <w:sz w:val="28"/>
        </w:rPr>
      </w:pPr>
      <w:bookmarkStart w:id="50" w:name="_Toc208834913"/>
      <w:r>
        <w:rPr>
          <w:b/>
          <w:bCs/>
          <w:sz w:val="28"/>
        </w:rPr>
        <w:t>Báo cáo tình trạng dự án</w:t>
      </w:r>
      <w:bookmarkEnd w:id="50"/>
    </w:p>
    <w:p w14:paraId="0B00BD82" w14:textId="3AEC88B0" w:rsidR="003E442C" w:rsidRDefault="003E442C" w:rsidP="008D35AD">
      <w:pPr>
        <w:pStyle w:val="ListParagraph"/>
        <w:numPr>
          <w:ilvl w:val="2"/>
          <w:numId w:val="5"/>
        </w:numPr>
        <w:spacing w:line="288" w:lineRule="auto"/>
        <w:jc w:val="both"/>
        <w:outlineLvl w:val="2"/>
        <w:rPr>
          <w:b/>
          <w:bCs/>
          <w:sz w:val="28"/>
        </w:rPr>
      </w:pPr>
      <w:bookmarkStart w:id="51" w:name="_Toc208834914"/>
      <w:r>
        <w:rPr>
          <w:b/>
          <w:bCs/>
          <w:sz w:val="28"/>
        </w:rPr>
        <w:t>Họp Sprint Review và Sprint Retrospective</w:t>
      </w:r>
      <w:bookmarkEnd w:id="51"/>
    </w:p>
    <w:p w14:paraId="14F3490D" w14:textId="12D1AA81" w:rsidR="00F76549" w:rsidRDefault="003E442C" w:rsidP="008D35AD">
      <w:pPr>
        <w:pStyle w:val="ListParagraph"/>
        <w:numPr>
          <w:ilvl w:val="0"/>
          <w:numId w:val="5"/>
        </w:numPr>
        <w:spacing w:line="288" w:lineRule="auto"/>
        <w:jc w:val="both"/>
        <w:outlineLvl w:val="0"/>
        <w:rPr>
          <w:b/>
          <w:bCs/>
          <w:sz w:val="28"/>
        </w:rPr>
      </w:pPr>
      <w:bookmarkStart w:id="52" w:name="_Toc208834915"/>
      <w:r>
        <w:rPr>
          <w:b/>
          <w:bCs/>
          <w:sz w:val="28"/>
        </w:rPr>
        <w:t>PHỤ LỤC</w:t>
      </w:r>
      <w:bookmarkEnd w:id="52"/>
    </w:p>
    <w:p w14:paraId="1086D428" w14:textId="35EFD3BB" w:rsidR="003E442C" w:rsidRDefault="003E442C" w:rsidP="008D35AD">
      <w:pPr>
        <w:pStyle w:val="ListParagraph"/>
        <w:numPr>
          <w:ilvl w:val="1"/>
          <w:numId w:val="5"/>
        </w:numPr>
        <w:spacing w:line="288" w:lineRule="auto"/>
        <w:jc w:val="both"/>
        <w:outlineLvl w:val="1"/>
        <w:rPr>
          <w:b/>
          <w:bCs/>
          <w:sz w:val="28"/>
        </w:rPr>
      </w:pPr>
      <w:bookmarkStart w:id="53" w:name="_Toc208834916"/>
      <w:r>
        <w:rPr>
          <w:b/>
          <w:bCs/>
          <w:sz w:val="28"/>
        </w:rPr>
        <w:t>Sơ đồ</w:t>
      </w:r>
      <w:bookmarkEnd w:id="53"/>
      <w:r>
        <w:rPr>
          <w:b/>
          <w:bCs/>
          <w:sz w:val="28"/>
        </w:rPr>
        <w:t xml:space="preserve"> </w:t>
      </w:r>
    </w:p>
    <w:p w14:paraId="4C9A8114" w14:textId="3FD8425F" w:rsidR="003E442C" w:rsidRDefault="003E442C" w:rsidP="008D35AD">
      <w:pPr>
        <w:pStyle w:val="ListParagraph"/>
        <w:numPr>
          <w:ilvl w:val="2"/>
          <w:numId w:val="5"/>
        </w:numPr>
        <w:spacing w:line="288" w:lineRule="auto"/>
        <w:jc w:val="both"/>
        <w:outlineLvl w:val="2"/>
        <w:rPr>
          <w:b/>
          <w:bCs/>
          <w:sz w:val="28"/>
        </w:rPr>
      </w:pPr>
      <w:bookmarkStart w:id="54" w:name="_Toc208834917"/>
      <w:r>
        <w:rPr>
          <w:b/>
          <w:bCs/>
          <w:sz w:val="28"/>
        </w:rPr>
        <w:t>Sơ đồ luồng dữ liệu (DFD)</w:t>
      </w:r>
      <w:bookmarkEnd w:id="54"/>
    </w:p>
    <w:p w14:paraId="34AA6855" w14:textId="42BDE79C" w:rsidR="003E442C" w:rsidRDefault="003E442C" w:rsidP="008D35AD">
      <w:pPr>
        <w:pStyle w:val="ListParagraph"/>
        <w:numPr>
          <w:ilvl w:val="2"/>
          <w:numId w:val="5"/>
        </w:numPr>
        <w:spacing w:line="288" w:lineRule="auto"/>
        <w:jc w:val="both"/>
        <w:outlineLvl w:val="2"/>
        <w:rPr>
          <w:b/>
          <w:bCs/>
          <w:sz w:val="28"/>
        </w:rPr>
      </w:pPr>
      <w:bookmarkStart w:id="55" w:name="_Toc208834918"/>
      <w:r>
        <w:rPr>
          <w:b/>
          <w:bCs/>
          <w:sz w:val="28"/>
        </w:rPr>
        <w:t>Sơ đồ quan hệ thực thể (ERD)</w:t>
      </w:r>
      <w:bookmarkEnd w:id="55"/>
    </w:p>
    <w:p w14:paraId="0A6B23DE" w14:textId="1388A24C" w:rsidR="003E442C" w:rsidRDefault="003E442C" w:rsidP="008D35AD">
      <w:pPr>
        <w:pStyle w:val="ListParagraph"/>
        <w:numPr>
          <w:ilvl w:val="2"/>
          <w:numId w:val="5"/>
        </w:numPr>
        <w:spacing w:line="288" w:lineRule="auto"/>
        <w:jc w:val="both"/>
        <w:outlineLvl w:val="2"/>
        <w:rPr>
          <w:b/>
          <w:bCs/>
          <w:sz w:val="28"/>
        </w:rPr>
      </w:pPr>
      <w:bookmarkStart w:id="56" w:name="_Toc208834919"/>
      <w:r>
        <w:rPr>
          <w:b/>
          <w:bCs/>
          <w:sz w:val="28"/>
        </w:rPr>
        <w:t>Sơ đồ trường hợp sử dụng (UseCase Diagram)</w:t>
      </w:r>
      <w:bookmarkEnd w:id="56"/>
    </w:p>
    <w:p w14:paraId="35449A33" w14:textId="290A45A5" w:rsidR="003E442C" w:rsidRDefault="003E442C" w:rsidP="008D35AD">
      <w:pPr>
        <w:pStyle w:val="ListParagraph"/>
        <w:numPr>
          <w:ilvl w:val="2"/>
          <w:numId w:val="5"/>
        </w:numPr>
        <w:spacing w:line="288" w:lineRule="auto"/>
        <w:jc w:val="both"/>
        <w:outlineLvl w:val="2"/>
        <w:rPr>
          <w:b/>
          <w:bCs/>
          <w:sz w:val="28"/>
        </w:rPr>
      </w:pPr>
      <w:bookmarkStart w:id="57" w:name="_Toc208834920"/>
      <w:r>
        <w:rPr>
          <w:b/>
          <w:bCs/>
          <w:sz w:val="28"/>
        </w:rPr>
        <w:t>Sơ đồ lớp (Class Diagram)</w:t>
      </w:r>
      <w:bookmarkEnd w:id="57"/>
    </w:p>
    <w:p w14:paraId="0A1EA383" w14:textId="4847C869" w:rsidR="003E442C" w:rsidRDefault="003E442C" w:rsidP="008D35AD">
      <w:pPr>
        <w:pStyle w:val="ListParagraph"/>
        <w:numPr>
          <w:ilvl w:val="1"/>
          <w:numId w:val="5"/>
        </w:numPr>
        <w:spacing w:line="288" w:lineRule="auto"/>
        <w:jc w:val="both"/>
        <w:outlineLvl w:val="1"/>
        <w:rPr>
          <w:b/>
          <w:bCs/>
          <w:sz w:val="28"/>
        </w:rPr>
      </w:pPr>
      <w:bookmarkStart w:id="58" w:name="_Toc208834921"/>
      <w:r>
        <w:rPr>
          <w:b/>
          <w:bCs/>
          <w:sz w:val="28"/>
        </w:rPr>
        <w:t>Bảng phân công vai trò và trách nhiệm</w:t>
      </w:r>
      <w:bookmarkEnd w:id="58"/>
    </w:p>
    <w:p w14:paraId="239E36A2" w14:textId="20150D9D" w:rsidR="003E442C" w:rsidRDefault="003E442C" w:rsidP="008D35AD">
      <w:pPr>
        <w:pStyle w:val="ListParagraph"/>
        <w:numPr>
          <w:ilvl w:val="1"/>
          <w:numId w:val="5"/>
        </w:numPr>
        <w:spacing w:line="288" w:lineRule="auto"/>
        <w:jc w:val="both"/>
        <w:outlineLvl w:val="1"/>
        <w:rPr>
          <w:b/>
          <w:bCs/>
          <w:sz w:val="28"/>
        </w:rPr>
      </w:pPr>
      <w:bookmarkStart w:id="59" w:name="_Toc208834922"/>
      <w:r>
        <w:rPr>
          <w:b/>
          <w:bCs/>
          <w:sz w:val="28"/>
        </w:rPr>
        <w:t>Ma trận quản lý rủi ro chi tiết</w:t>
      </w:r>
      <w:bookmarkEnd w:id="59"/>
    </w:p>
    <w:p w14:paraId="3A9780A8" w14:textId="2B4CF2F8" w:rsidR="003E442C" w:rsidRDefault="003E442C" w:rsidP="008D35AD">
      <w:pPr>
        <w:pStyle w:val="ListParagraph"/>
        <w:numPr>
          <w:ilvl w:val="1"/>
          <w:numId w:val="5"/>
        </w:numPr>
        <w:spacing w:line="288" w:lineRule="auto"/>
        <w:jc w:val="both"/>
        <w:outlineLvl w:val="1"/>
        <w:rPr>
          <w:b/>
          <w:bCs/>
          <w:sz w:val="28"/>
        </w:rPr>
      </w:pPr>
      <w:bookmarkStart w:id="60" w:name="_Toc208834923"/>
      <w:r>
        <w:rPr>
          <w:b/>
          <w:bCs/>
          <w:sz w:val="28"/>
        </w:rPr>
        <w:t>Bảng kế hoạch kiểm thử và Test Case</w:t>
      </w:r>
      <w:bookmarkEnd w:id="60"/>
    </w:p>
    <w:p w14:paraId="008E6AFF" w14:textId="30FF6AFA" w:rsidR="003E442C" w:rsidRDefault="003E442C" w:rsidP="008D35AD">
      <w:pPr>
        <w:pStyle w:val="ListParagraph"/>
        <w:numPr>
          <w:ilvl w:val="1"/>
          <w:numId w:val="5"/>
        </w:numPr>
        <w:spacing w:line="288" w:lineRule="auto"/>
        <w:jc w:val="both"/>
        <w:outlineLvl w:val="1"/>
        <w:rPr>
          <w:b/>
          <w:bCs/>
          <w:sz w:val="28"/>
        </w:rPr>
      </w:pPr>
      <w:bookmarkStart w:id="61" w:name="_Toc208834924"/>
      <w:r>
        <w:rPr>
          <w:b/>
          <w:bCs/>
          <w:sz w:val="28"/>
        </w:rPr>
        <w:t>Hướng dẫn sử dụng các công cụ (Jira,Notion,Git) chi tiế</w:t>
      </w:r>
      <w:r w:rsidR="008A205E">
        <w:rPr>
          <w:b/>
          <w:bCs/>
          <w:sz w:val="28"/>
        </w:rPr>
        <w:t>t</w:t>
      </w:r>
      <w:bookmarkEnd w:id="61"/>
    </w:p>
    <w:p w14:paraId="1167C355" w14:textId="6BF00130" w:rsidR="003E442C" w:rsidRDefault="003E442C" w:rsidP="008D35AD">
      <w:pPr>
        <w:pStyle w:val="ListParagraph"/>
        <w:numPr>
          <w:ilvl w:val="0"/>
          <w:numId w:val="5"/>
        </w:numPr>
        <w:spacing w:line="288" w:lineRule="auto"/>
        <w:jc w:val="both"/>
        <w:outlineLvl w:val="0"/>
        <w:rPr>
          <w:b/>
          <w:bCs/>
          <w:sz w:val="28"/>
        </w:rPr>
      </w:pPr>
      <w:bookmarkStart w:id="62" w:name="_Toc208834925"/>
      <w:r>
        <w:rPr>
          <w:b/>
          <w:bCs/>
          <w:sz w:val="28"/>
        </w:rPr>
        <w:t>TÀI LIỆU THAM KHẢO</w:t>
      </w:r>
      <w:bookmarkEnd w:id="62"/>
    </w:p>
    <w:p w14:paraId="1A1FAEF5" w14:textId="77777777" w:rsidR="00C449F1" w:rsidRPr="00C449F1" w:rsidRDefault="001323B6" w:rsidP="00C449F1">
      <w:pPr>
        <w:pStyle w:val="Bibliography"/>
        <w:rPr>
          <w:sz w:val="28"/>
        </w:rPr>
      </w:pPr>
      <w:r>
        <w:rPr>
          <w:b/>
          <w:bCs/>
          <w:sz w:val="28"/>
        </w:rPr>
        <w:fldChar w:fldCharType="begin"/>
      </w:r>
      <w:r>
        <w:rPr>
          <w:b/>
          <w:bCs/>
          <w:sz w:val="28"/>
        </w:rPr>
        <w:instrText xml:space="preserve"> ADDIN ZOTERO_BIBL {"uncited":[],"omitted":[],"custom":[]} CSL_BIBLIOGRAPHY </w:instrText>
      </w:r>
      <w:r>
        <w:rPr>
          <w:b/>
          <w:bCs/>
          <w:sz w:val="28"/>
        </w:rPr>
        <w:fldChar w:fldCharType="separate"/>
      </w:r>
      <w:r w:rsidR="00C449F1" w:rsidRPr="00C449F1">
        <w:rPr>
          <w:sz w:val="28"/>
        </w:rPr>
        <w:t>[1]</w:t>
      </w:r>
      <w:r w:rsidR="00C449F1" w:rsidRPr="00C449F1">
        <w:rPr>
          <w:sz w:val="28"/>
        </w:rPr>
        <w:tab/>
        <w:t>“Social Commerce Là Gì? Cách Kinh Doanh Với Social Commerce.” Accessed: Sept. 15, 2025. [Online]. Available: https://mona.media/social-commerce-la-gi/</w:t>
      </w:r>
    </w:p>
    <w:p w14:paraId="4C879C22" w14:textId="77777777" w:rsidR="00C449F1" w:rsidRPr="00C449F1" w:rsidRDefault="00C449F1" w:rsidP="00C449F1">
      <w:pPr>
        <w:pStyle w:val="Bibliography"/>
        <w:rPr>
          <w:sz w:val="28"/>
        </w:rPr>
      </w:pPr>
      <w:r w:rsidRPr="00C449F1">
        <w:rPr>
          <w:sz w:val="28"/>
        </w:rPr>
        <w:t>[2]</w:t>
      </w:r>
      <w:r w:rsidRPr="00C449F1">
        <w:rPr>
          <w:sz w:val="28"/>
        </w:rPr>
        <w:tab/>
        <w:t>“Social Commerce là gì? Làm thế nào để người kinh doanh online bắt đầu với Social Commerce? | Advertising Vietnam.” Accessed: Sept. 15, 2025. [Online]. Available: https://advertisingvietnam.com/social-commerce-la-gi-lam-the-nao-de-nguoi-kinh-doanh-online-bat-dau-voi-social-commerce-p16623</w:t>
      </w:r>
    </w:p>
    <w:p w14:paraId="097DA7DC" w14:textId="77777777" w:rsidR="00C449F1" w:rsidRPr="00C449F1" w:rsidRDefault="00C449F1" w:rsidP="00C449F1">
      <w:pPr>
        <w:pStyle w:val="Bibliography"/>
        <w:rPr>
          <w:sz w:val="28"/>
        </w:rPr>
      </w:pPr>
      <w:r w:rsidRPr="00C449F1">
        <w:rPr>
          <w:sz w:val="28"/>
        </w:rPr>
        <w:t>[3]</w:t>
      </w:r>
      <w:r w:rsidRPr="00C449F1">
        <w:rPr>
          <w:sz w:val="28"/>
        </w:rPr>
        <w:tab/>
        <w:t>Thư L. U., “Tổng quan về nguyên tắc Agile và cách áp dụng trong quản lý dự án.” Accessed: Sept. 15, 2025. [Online]. Available: https://hungviet.com.vn/tong-quan-nguyen-tac-agile-va-ap-dung</w:t>
      </w:r>
    </w:p>
    <w:p w14:paraId="349D5ECA" w14:textId="77777777" w:rsidR="00C449F1" w:rsidRPr="00C449F1" w:rsidRDefault="00C449F1" w:rsidP="00C449F1">
      <w:pPr>
        <w:pStyle w:val="Bibliography"/>
        <w:rPr>
          <w:sz w:val="28"/>
        </w:rPr>
      </w:pPr>
      <w:r w:rsidRPr="00C449F1">
        <w:rPr>
          <w:sz w:val="28"/>
        </w:rPr>
        <w:lastRenderedPageBreak/>
        <w:t>[4]</w:t>
      </w:r>
      <w:r w:rsidRPr="00C449F1">
        <w:rPr>
          <w:sz w:val="28"/>
        </w:rPr>
        <w:tab/>
        <w:t>Huế N. T., “Agile là gì? Hiểu về mô hình Agile để triển khai hiệu quả,” Base Blog. Accessed: Sept. 15, 2025. [Online]. Available: https://base.vn/blog/agile-la-gi/</w:t>
      </w:r>
    </w:p>
    <w:p w14:paraId="144A4A3F" w14:textId="77777777" w:rsidR="00C449F1" w:rsidRPr="00C449F1" w:rsidRDefault="00C449F1" w:rsidP="00C449F1">
      <w:pPr>
        <w:pStyle w:val="Bibliography"/>
        <w:rPr>
          <w:sz w:val="28"/>
        </w:rPr>
      </w:pPr>
      <w:r w:rsidRPr="00C449F1">
        <w:rPr>
          <w:sz w:val="28"/>
        </w:rPr>
        <w:t>[5]</w:t>
      </w:r>
      <w:r w:rsidRPr="00C449F1">
        <w:rPr>
          <w:sz w:val="28"/>
        </w:rPr>
        <w:tab/>
        <w:t>B. tập viên 01, “Phương pháp Agile là gì? Ưu nhược điểm của phương pháp Agile trong quản lý dự án,” Công ty Tư vấn Quản lý OCD. Accessed: Sept. 15, 2025. [Online]. Available: https://ocd.vn/agile-la-gi-uu-nhuoc-diem-cua-phuong-phap-agile-trong-quan-ly-du-an/</w:t>
      </w:r>
    </w:p>
    <w:p w14:paraId="010F04B8" w14:textId="77777777" w:rsidR="00C449F1" w:rsidRPr="00C449F1" w:rsidRDefault="00C449F1" w:rsidP="00C449F1">
      <w:pPr>
        <w:pStyle w:val="Bibliography"/>
        <w:rPr>
          <w:sz w:val="28"/>
        </w:rPr>
      </w:pPr>
      <w:r w:rsidRPr="00C449F1">
        <w:rPr>
          <w:sz w:val="28"/>
        </w:rPr>
        <w:t>[6]</w:t>
      </w:r>
      <w:r w:rsidRPr="00C449F1">
        <w:rPr>
          <w:sz w:val="28"/>
        </w:rPr>
        <w:tab/>
        <w:t>“Tìm hiểu về mô hình Agile và quy trình Scrum.” Accessed: Sept. 15, 2025. [Online]. Available: https://stanford.com.vn/kien-thuc-lap-trinh/tin-chi-tiet/cagId/27/id/22564/tim-hieu-ve-mo-hinh-agile-va-quy-trinh-scrum</w:t>
      </w:r>
    </w:p>
    <w:p w14:paraId="3834B24E" w14:textId="77777777" w:rsidR="00C449F1" w:rsidRPr="00C449F1" w:rsidRDefault="00C449F1" w:rsidP="00C449F1">
      <w:pPr>
        <w:pStyle w:val="Bibliography"/>
        <w:rPr>
          <w:sz w:val="28"/>
        </w:rPr>
      </w:pPr>
      <w:r w:rsidRPr="00C449F1">
        <w:rPr>
          <w:sz w:val="28"/>
        </w:rPr>
        <w:t>[7]</w:t>
      </w:r>
      <w:r w:rsidRPr="00C449F1">
        <w:rPr>
          <w:sz w:val="28"/>
        </w:rPr>
        <w:tab/>
        <w:t>Huyền F. H., “Agile là gì? Kiến thức đầy đủ nhất về Agile trong quản lý dự án,” Fastwork - Nền tảng quản trị &amp; điều hành doanh nghiệp toàn diện. Accessed: Sept. 16, 2025. [Online]. Available: https://fastwork.vn/agile-la-gi/</w:t>
      </w:r>
    </w:p>
    <w:p w14:paraId="58A91B4C" w14:textId="77777777" w:rsidR="00C449F1" w:rsidRPr="00C449F1" w:rsidRDefault="00C449F1" w:rsidP="00C449F1">
      <w:pPr>
        <w:pStyle w:val="Bibliography"/>
        <w:rPr>
          <w:sz w:val="28"/>
        </w:rPr>
      </w:pPr>
      <w:r w:rsidRPr="00C449F1">
        <w:rPr>
          <w:sz w:val="28"/>
        </w:rPr>
        <w:t>[8]</w:t>
      </w:r>
      <w:r w:rsidRPr="00C449F1">
        <w:rPr>
          <w:sz w:val="28"/>
        </w:rPr>
        <w:tab/>
        <w:t>T. Blog, “Agile là gì? Scrum là gì? Các công cụ quản lý dự án theo Agile,” TopDev. Accessed: Sept. 15, 2025. [Online]. Available: https://topdev.vn/blog/agile-la-gi-scrum-la-gi/</w:t>
      </w:r>
    </w:p>
    <w:p w14:paraId="6A892A6B" w14:textId="77777777" w:rsidR="00C449F1" w:rsidRPr="00C449F1" w:rsidRDefault="00C449F1" w:rsidP="00C449F1">
      <w:pPr>
        <w:pStyle w:val="Bibliography"/>
        <w:rPr>
          <w:sz w:val="28"/>
        </w:rPr>
      </w:pPr>
      <w:r w:rsidRPr="00C449F1">
        <w:rPr>
          <w:sz w:val="28"/>
        </w:rPr>
        <w:t>[9]</w:t>
      </w:r>
      <w:r w:rsidRPr="00C449F1">
        <w:rPr>
          <w:sz w:val="28"/>
        </w:rPr>
        <w:tab/>
        <w:t>FMIT V., “Tổng hợp phương pháp Agile hiệu quả trong quản lý dự án,” Tổng hợp phương pháp Agile hiệu quả trong quản lý dự án. Accessed: Sept. 16, 2025. [Online]. Available: https://fmit.vn/tin-tuc/cac-phuong-phap-trong-quan-ly-du-an-agile-la-gi</w:t>
      </w:r>
    </w:p>
    <w:p w14:paraId="2B2D35B8" w14:textId="77777777" w:rsidR="00C449F1" w:rsidRPr="00C449F1" w:rsidRDefault="00C449F1" w:rsidP="00C449F1">
      <w:pPr>
        <w:pStyle w:val="Bibliography"/>
        <w:rPr>
          <w:sz w:val="28"/>
        </w:rPr>
      </w:pPr>
      <w:r w:rsidRPr="00C449F1">
        <w:rPr>
          <w:sz w:val="28"/>
        </w:rPr>
        <w:t>[10]</w:t>
      </w:r>
      <w:r w:rsidRPr="00C449F1">
        <w:rPr>
          <w:sz w:val="28"/>
        </w:rPr>
        <w:tab/>
        <w:t>“Jira Guru | Hướng dẫn về Jira Sprint Planning - Agile Professional.” Accessed: Sept. 16, 2025. [Online]. Available: https://devsamurai.vn/jira-guru-huong-dan-ve-sprint-planning-trong-jira-agile-professional/</w:t>
      </w:r>
    </w:p>
    <w:p w14:paraId="0072AE70" w14:textId="77777777" w:rsidR="00C449F1" w:rsidRPr="00C449F1" w:rsidRDefault="00C449F1" w:rsidP="00C449F1">
      <w:pPr>
        <w:pStyle w:val="Bibliography"/>
        <w:rPr>
          <w:sz w:val="28"/>
        </w:rPr>
      </w:pPr>
      <w:r w:rsidRPr="00C449F1">
        <w:rPr>
          <w:sz w:val="28"/>
        </w:rPr>
        <w:t>[11]</w:t>
      </w:r>
      <w:r w:rsidRPr="00C449F1">
        <w:rPr>
          <w:sz w:val="28"/>
        </w:rPr>
        <w:tab/>
        <w:t>Atlassian, “What is Scrum? [+ How to Start],” Atlassian. Accessed: Sept. 16, 2025. [Online]. Available: https://www.atlassian.com/agile/scrum</w:t>
      </w:r>
    </w:p>
    <w:p w14:paraId="4A9AA2F4" w14:textId="77777777" w:rsidR="00C449F1" w:rsidRPr="00C449F1" w:rsidRDefault="00C449F1" w:rsidP="00C449F1">
      <w:pPr>
        <w:pStyle w:val="Bibliography"/>
        <w:rPr>
          <w:sz w:val="28"/>
        </w:rPr>
      </w:pPr>
      <w:r w:rsidRPr="00C449F1">
        <w:rPr>
          <w:sz w:val="28"/>
        </w:rPr>
        <w:t>[12]</w:t>
      </w:r>
      <w:r w:rsidRPr="00C449F1">
        <w:rPr>
          <w:sz w:val="28"/>
        </w:rPr>
        <w:tab/>
        <w:t>Emily.Ly, “Jira Guru | Hướng dẫn về Jira Sprint Planning - Agile Professional,” DevSamurai Vietnam. Accessed: Sept. 16, 2025. [Online]. Available: https://devsamurai.vn/jira-guru-huong-dan-ve-sprint-planning-trong-jira-agile-professional/</w:t>
      </w:r>
    </w:p>
    <w:p w14:paraId="296A4130" w14:textId="77777777" w:rsidR="00C449F1" w:rsidRPr="00C449F1" w:rsidRDefault="00C449F1" w:rsidP="00C449F1">
      <w:pPr>
        <w:pStyle w:val="Bibliography"/>
        <w:rPr>
          <w:sz w:val="28"/>
        </w:rPr>
      </w:pPr>
      <w:r w:rsidRPr="00C449F1">
        <w:rPr>
          <w:sz w:val="28"/>
        </w:rPr>
        <w:t>[13]</w:t>
      </w:r>
      <w:r w:rsidRPr="00C449F1">
        <w:rPr>
          <w:sz w:val="28"/>
        </w:rPr>
        <w:tab/>
        <w:t>admin, “Jira Guru | Thực hành Scrum với Jira Software,” DevSamurai Vietnam. Accessed: Sept. 16, 2025. [Online]. Available: https://devsamurai.vn/thuc-hanh-scrum-voi-jira-software/</w:t>
      </w:r>
    </w:p>
    <w:p w14:paraId="6C538582" w14:textId="77777777" w:rsidR="00C449F1" w:rsidRPr="00C449F1" w:rsidRDefault="00C449F1" w:rsidP="00C449F1">
      <w:pPr>
        <w:pStyle w:val="Bibliography"/>
        <w:rPr>
          <w:sz w:val="28"/>
        </w:rPr>
      </w:pPr>
      <w:r w:rsidRPr="00C449F1">
        <w:rPr>
          <w:sz w:val="28"/>
        </w:rPr>
        <w:t>[14]</w:t>
      </w:r>
      <w:r w:rsidRPr="00C449F1">
        <w:rPr>
          <w:sz w:val="28"/>
        </w:rPr>
        <w:tab/>
        <w:t>“Hướng dẫn các thao tác làm việc trên Jira.” Accessed: Sept. 16, 2025. [Online]. Available: https://www.bacs.vn/vi/blog/ky-nang/huong-dan-cac-thao-tac-lam-viec-tren-jira-24233.html</w:t>
      </w:r>
    </w:p>
    <w:p w14:paraId="5B35B978" w14:textId="77777777" w:rsidR="00C449F1" w:rsidRPr="00C449F1" w:rsidRDefault="00C449F1" w:rsidP="00C449F1">
      <w:pPr>
        <w:pStyle w:val="Bibliography"/>
        <w:rPr>
          <w:sz w:val="28"/>
        </w:rPr>
      </w:pPr>
      <w:r w:rsidRPr="00C449F1">
        <w:rPr>
          <w:sz w:val="28"/>
        </w:rPr>
        <w:t>[15]</w:t>
      </w:r>
      <w:r w:rsidRPr="00C449F1">
        <w:rPr>
          <w:sz w:val="28"/>
        </w:rPr>
        <w:tab/>
        <w:t>“Hướng dẫn cơ bản và Hướng dẫn từng bước – Cách sử dụng Notion.” Accessed: Sept. 16, 2025. [Online]. Available: https://www.notion.com/vi/help/guides</w:t>
      </w:r>
    </w:p>
    <w:p w14:paraId="060DF480" w14:textId="5B805EA5" w:rsidR="00F76549" w:rsidRPr="00F76549" w:rsidRDefault="001323B6" w:rsidP="008D35AD">
      <w:pPr>
        <w:ind w:left="360"/>
        <w:jc w:val="both"/>
        <w:rPr>
          <w:b/>
          <w:bCs/>
          <w:sz w:val="28"/>
        </w:rPr>
      </w:pPr>
      <w:r>
        <w:rPr>
          <w:b/>
          <w:bCs/>
          <w:sz w:val="28"/>
        </w:rPr>
        <w:fldChar w:fldCharType="end"/>
      </w:r>
    </w:p>
    <w:sectPr w:rsidR="00F76549" w:rsidRPr="00F76549" w:rsidSect="0056074A">
      <w:pgSz w:w="11906" w:h="16838" w:code="9"/>
      <w:pgMar w:top="1134" w:right="1134" w:bottom="1134" w:left="1701" w:header="720" w:footer="720" w:gutter="0"/>
      <w:pgBorders w:display="firstPage" w:offsetFrom="page">
        <w:top w:val="single" w:sz="8" w:space="24" w:color="auto"/>
        <w:left w:val="single" w:sz="8" w:space="24" w:color="auto"/>
        <w:bottom w:val="single" w:sz="8" w:space="24" w:color="auto"/>
        <w:right w:val="single" w:sz="8"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A4F4F6" w14:textId="77777777" w:rsidR="000A3C27" w:rsidRDefault="000A3C27" w:rsidP="00176207">
      <w:pPr>
        <w:spacing w:before="0" w:line="240" w:lineRule="auto"/>
      </w:pPr>
      <w:r>
        <w:separator/>
      </w:r>
    </w:p>
  </w:endnote>
  <w:endnote w:type="continuationSeparator" w:id="0">
    <w:p w14:paraId="5FBDD84D" w14:textId="77777777" w:rsidR="000A3C27" w:rsidRDefault="000A3C27"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6709623"/>
      <w:docPartObj>
        <w:docPartGallery w:val="Page Numbers (Bottom of Page)"/>
        <w:docPartUnique/>
      </w:docPartObj>
    </w:sdtPr>
    <w:sdtEndPr>
      <w:rPr>
        <w:noProof/>
      </w:rPr>
    </w:sdtEndPr>
    <w:sdtContent>
      <w:p w14:paraId="04C8BA62" w14:textId="5A4A4821" w:rsidR="00973F9D" w:rsidRDefault="00973F9D">
        <w:pPr>
          <w:pStyle w:val="Footer"/>
          <w:jc w:val="center"/>
        </w:pPr>
        <w:r>
          <w:fldChar w:fldCharType="begin"/>
        </w:r>
        <w:r>
          <w:instrText xml:space="preserve"> PAGE   \* MERGEFORMAT </w:instrText>
        </w:r>
        <w:r>
          <w:fldChar w:fldCharType="separate"/>
        </w:r>
        <w:r w:rsidR="00440118">
          <w:rPr>
            <w:noProof/>
          </w:rPr>
          <w:t>9</w:t>
        </w:r>
        <w:r>
          <w:rPr>
            <w:noProof/>
          </w:rPr>
          <w:fldChar w:fldCharType="end"/>
        </w:r>
      </w:p>
    </w:sdtContent>
  </w:sdt>
  <w:p w14:paraId="28B6AE70" w14:textId="08F43BAF" w:rsidR="00973F9D" w:rsidRDefault="00973F9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3CD42F" w14:textId="77777777" w:rsidR="000A3C27" w:rsidRDefault="000A3C27" w:rsidP="00176207">
      <w:pPr>
        <w:spacing w:before="0" w:line="240" w:lineRule="auto"/>
      </w:pPr>
      <w:r>
        <w:separator/>
      </w:r>
    </w:p>
  </w:footnote>
  <w:footnote w:type="continuationSeparator" w:id="0">
    <w:p w14:paraId="6776120E" w14:textId="77777777" w:rsidR="000A3C27" w:rsidRDefault="000A3C27"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D27C94CC"/>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3"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5"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3586923"/>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5"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6"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2"/>
  </w:num>
  <w:num w:numId="2">
    <w:abstractNumId w:val="7"/>
  </w:num>
  <w:num w:numId="3">
    <w:abstractNumId w:val="8"/>
  </w:num>
  <w:num w:numId="4">
    <w:abstractNumId w:val="1"/>
  </w:num>
  <w:num w:numId="5">
    <w:abstractNumId w:val="13"/>
  </w:num>
  <w:num w:numId="6">
    <w:abstractNumId w:val="5"/>
  </w:num>
  <w:num w:numId="7">
    <w:abstractNumId w:val="6"/>
  </w:num>
  <w:num w:numId="8">
    <w:abstractNumId w:val="10"/>
  </w:num>
  <w:num w:numId="9">
    <w:abstractNumId w:val="16"/>
  </w:num>
  <w:num w:numId="10">
    <w:abstractNumId w:val="2"/>
  </w:num>
  <w:num w:numId="11">
    <w:abstractNumId w:val="17"/>
  </w:num>
  <w:num w:numId="12">
    <w:abstractNumId w:val="9"/>
  </w:num>
  <w:num w:numId="13">
    <w:abstractNumId w:val="11"/>
  </w:num>
  <w:num w:numId="14">
    <w:abstractNumId w:val="14"/>
  </w:num>
  <w:num w:numId="15">
    <w:abstractNumId w:val="15"/>
  </w:num>
  <w:num w:numId="16">
    <w:abstractNumId w:val="18"/>
  </w:num>
  <w:num w:numId="17">
    <w:abstractNumId w:val="3"/>
  </w:num>
  <w:num w:numId="18">
    <w:abstractNumId w:val="0"/>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26C2"/>
    <w:rsid w:val="000363C4"/>
    <w:rsid w:val="000501EE"/>
    <w:rsid w:val="000A3C27"/>
    <w:rsid w:val="000B0A64"/>
    <w:rsid w:val="000D4615"/>
    <w:rsid w:val="000E4635"/>
    <w:rsid w:val="000E7FB4"/>
    <w:rsid w:val="00110A13"/>
    <w:rsid w:val="00110E33"/>
    <w:rsid w:val="00121922"/>
    <w:rsid w:val="001323B6"/>
    <w:rsid w:val="00176207"/>
    <w:rsid w:val="00186520"/>
    <w:rsid w:val="00195295"/>
    <w:rsid w:val="001A3767"/>
    <w:rsid w:val="001E01C5"/>
    <w:rsid w:val="0020026A"/>
    <w:rsid w:val="00206D87"/>
    <w:rsid w:val="002208B6"/>
    <w:rsid w:val="00222687"/>
    <w:rsid w:val="0024755D"/>
    <w:rsid w:val="00250A4A"/>
    <w:rsid w:val="00287CE2"/>
    <w:rsid w:val="002A579B"/>
    <w:rsid w:val="002B5BF5"/>
    <w:rsid w:val="002B7F5D"/>
    <w:rsid w:val="002C4FD3"/>
    <w:rsid w:val="00310911"/>
    <w:rsid w:val="00355909"/>
    <w:rsid w:val="003934AE"/>
    <w:rsid w:val="0039694F"/>
    <w:rsid w:val="003A7AF9"/>
    <w:rsid w:val="003E442C"/>
    <w:rsid w:val="003E6BA5"/>
    <w:rsid w:val="003F37F9"/>
    <w:rsid w:val="004026EB"/>
    <w:rsid w:val="00427BFD"/>
    <w:rsid w:val="00440118"/>
    <w:rsid w:val="00463570"/>
    <w:rsid w:val="00475B4F"/>
    <w:rsid w:val="00485783"/>
    <w:rsid w:val="00490E72"/>
    <w:rsid w:val="00494AC0"/>
    <w:rsid w:val="004A578A"/>
    <w:rsid w:val="004B3030"/>
    <w:rsid w:val="004B7645"/>
    <w:rsid w:val="004D02E4"/>
    <w:rsid w:val="004E2804"/>
    <w:rsid w:val="004F0A51"/>
    <w:rsid w:val="004F12B0"/>
    <w:rsid w:val="00514008"/>
    <w:rsid w:val="00536ABF"/>
    <w:rsid w:val="00536F22"/>
    <w:rsid w:val="0056074A"/>
    <w:rsid w:val="00560B4F"/>
    <w:rsid w:val="005617C0"/>
    <w:rsid w:val="0057145A"/>
    <w:rsid w:val="00593BB5"/>
    <w:rsid w:val="00595908"/>
    <w:rsid w:val="00596464"/>
    <w:rsid w:val="005A4613"/>
    <w:rsid w:val="005B5AB5"/>
    <w:rsid w:val="005B5D46"/>
    <w:rsid w:val="005C71FE"/>
    <w:rsid w:val="005D41DB"/>
    <w:rsid w:val="005D6D55"/>
    <w:rsid w:val="005F66B1"/>
    <w:rsid w:val="00615943"/>
    <w:rsid w:val="00654612"/>
    <w:rsid w:val="00694F04"/>
    <w:rsid w:val="006A2E9F"/>
    <w:rsid w:val="006A335C"/>
    <w:rsid w:val="006C4182"/>
    <w:rsid w:val="006D7563"/>
    <w:rsid w:val="006F2D2E"/>
    <w:rsid w:val="00704C43"/>
    <w:rsid w:val="00706320"/>
    <w:rsid w:val="00732E0F"/>
    <w:rsid w:val="00735F71"/>
    <w:rsid w:val="00755E87"/>
    <w:rsid w:val="00765F66"/>
    <w:rsid w:val="0079568E"/>
    <w:rsid w:val="007A661C"/>
    <w:rsid w:val="0080605E"/>
    <w:rsid w:val="00811DB8"/>
    <w:rsid w:val="00830B8F"/>
    <w:rsid w:val="00862DAB"/>
    <w:rsid w:val="0086541B"/>
    <w:rsid w:val="0087283C"/>
    <w:rsid w:val="00882647"/>
    <w:rsid w:val="0089110F"/>
    <w:rsid w:val="00892FD9"/>
    <w:rsid w:val="008A205E"/>
    <w:rsid w:val="008B701C"/>
    <w:rsid w:val="008C42D5"/>
    <w:rsid w:val="008D35AD"/>
    <w:rsid w:val="008E262D"/>
    <w:rsid w:val="00940BE0"/>
    <w:rsid w:val="00963E4B"/>
    <w:rsid w:val="00973F9D"/>
    <w:rsid w:val="00996224"/>
    <w:rsid w:val="009A03D4"/>
    <w:rsid w:val="009A2195"/>
    <w:rsid w:val="009B2468"/>
    <w:rsid w:val="009B599B"/>
    <w:rsid w:val="009B6D3A"/>
    <w:rsid w:val="009B76CD"/>
    <w:rsid w:val="009C16A7"/>
    <w:rsid w:val="009D3463"/>
    <w:rsid w:val="009E14E6"/>
    <w:rsid w:val="00A14481"/>
    <w:rsid w:val="00A2277B"/>
    <w:rsid w:val="00A34F57"/>
    <w:rsid w:val="00A35981"/>
    <w:rsid w:val="00A4595D"/>
    <w:rsid w:val="00A54174"/>
    <w:rsid w:val="00A55528"/>
    <w:rsid w:val="00A63C13"/>
    <w:rsid w:val="00A914B0"/>
    <w:rsid w:val="00AA1100"/>
    <w:rsid w:val="00AA35F3"/>
    <w:rsid w:val="00AA75FE"/>
    <w:rsid w:val="00AC00BA"/>
    <w:rsid w:val="00AC27F9"/>
    <w:rsid w:val="00AC6E73"/>
    <w:rsid w:val="00AD763E"/>
    <w:rsid w:val="00B02247"/>
    <w:rsid w:val="00B216AE"/>
    <w:rsid w:val="00B2178C"/>
    <w:rsid w:val="00B301A5"/>
    <w:rsid w:val="00B673E0"/>
    <w:rsid w:val="00B74E97"/>
    <w:rsid w:val="00B81957"/>
    <w:rsid w:val="00B95A35"/>
    <w:rsid w:val="00B95C45"/>
    <w:rsid w:val="00BC0727"/>
    <w:rsid w:val="00BF2EB9"/>
    <w:rsid w:val="00C00E4F"/>
    <w:rsid w:val="00C148DC"/>
    <w:rsid w:val="00C14BAD"/>
    <w:rsid w:val="00C449F1"/>
    <w:rsid w:val="00C4514C"/>
    <w:rsid w:val="00C65359"/>
    <w:rsid w:val="00CB0BB5"/>
    <w:rsid w:val="00CB1DB6"/>
    <w:rsid w:val="00CB204E"/>
    <w:rsid w:val="00D1369B"/>
    <w:rsid w:val="00D14D6E"/>
    <w:rsid w:val="00D169B5"/>
    <w:rsid w:val="00D30CC5"/>
    <w:rsid w:val="00D4672A"/>
    <w:rsid w:val="00D5058D"/>
    <w:rsid w:val="00D54A8E"/>
    <w:rsid w:val="00D831B7"/>
    <w:rsid w:val="00D95E4A"/>
    <w:rsid w:val="00DC4654"/>
    <w:rsid w:val="00DE1E7B"/>
    <w:rsid w:val="00DE300A"/>
    <w:rsid w:val="00DF3F0C"/>
    <w:rsid w:val="00E36886"/>
    <w:rsid w:val="00E418DD"/>
    <w:rsid w:val="00E67362"/>
    <w:rsid w:val="00E73A74"/>
    <w:rsid w:val="00E75074"/>
    <w:rsid w:val="00E77B09"/>
    <w:rsid w:val="00E949E4"/>
    <w:rsid w:val="00EA438E"/>
    <w:rsid w:val="00EB0579"/>
    <w:rsid w:val="00EC40E6"/>
    <w:rsid w:val="00F02C85"/>
    <w:rsid w:val="00F35F59"/>
    <w:rsid w:val="00F42ED0"/>
    <w:rsid w:val="00F53A94"/>
    <w:rsid w:val="00F54CA1"/>
    <w:rsid w:val="00F76549"/>
    <w:rsid w:val="00F82FEF"/>
    <w:rsid w:val="00F93256"/>
    <w:rsid w:val="00F93F3B"/>
    <w:rsid w:val="00FB601E"/>
    <w:rsid w:val="00FC35CB"/>
    <w:rsid w:val="00FD1B99"/>
    <w:rsid w:val="00FD1EB2"/>
    <w:rsid w:val="00FD5EEE"/>
    <w:rsid w:val="00FF2D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909"/>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1323B6"/>
    <w:pPr>
      <w:tabs>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7BFDD-6B50-4598-B797-68D2212865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TotalTime>
  <Pages>15</Pages>
  <Words>6323</Words>
  <Characters>36044</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88</cp:revision>
  <dcterms:created xsi:type="dcterms:W3CDTF">2025-02-26T06:43:00Z</dcterms:created>
  <dcterms:modified xsi:type="dcterms:W3CDTF">2025-09-16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92I12Ml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